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4F564B" w14:textId="77777777" w:rsidR="00167923" w:rsidRPr="00CC7B8B" w:rsidRDefault="00167923" w:rsidP="00414539">
      <w:pPr>
        <w:pStyle w:val="Heading1"/>
      </w:pPr>
      <w:r w:rsidRPr="00CC7B8B">
        <w:t>Stage 1 Verification Report Submission Template</w:t>
      </w:r>
    </w:p>
    <w:p w14:paraId="50AE766D" w14:textId="77777777" w:rsidR="00167923" w:rsidRPr="00CC7B8B" w:rsidRDefault="00167923" w:rsidP="003F6D28"/>
    <w:p w14:paraId="5002251D" w14:textId="77777777" w:rsidR="00167923" w:rsidRPr="00CC7B8B" w:rsidRDefault="00167923" w:rsidP="00414539">
      <w:pPr>
        <w:pStyle w:val="Heading1"/>
      </w:pPr>
      <w:r w:rsidRPr="00CC7B8B">
        <w:t>Title</w:t>
      </w:r>
    </w:p>
    <w:p w14:paraId="7D56AA7D" w14:textId="704740D1" w:rsidR="00167923" w:rsidRPr="00CC7B8B" w:rsidRDefault="00167923" w:rsidP="003F6D28">
      <w:r w:rsidRPr="00CC7B8B">
        <w:t xml:space="preserve">Verification Report: </w:t>
      </w:r>
      <w:r w:rsidR="007C6D8D">
        <w:t>A</w:t>
      </w:r>
      <w:r w:rsidR="00F33E7E">
        <w:t xml:space="preserve"> critical reanalysis of </w:t>
      </w:r>
      <w:r w:rsidR="004823A4" w:rsidRPr="00CC7B8B">
        <w:t>Vahey et al. (2015) “A meta-analysis of criterion effects for the Implicit Relational Assessment Procedure (IRAP) in the clinical domain”</w:t>
      </w:r>
    </w:p>
    <w:p w14:paraId="00D77F44" w14:textId="77777777" w:rsidR="00167923" w:rsidRPr="00CC7B8B" w:rsidRDefault="00167923" w:rsidP="003F6D28"/>
    <w:p w14:paraId="6639FEEF" w14:textId="77777777" w:rsidR="00167923" w:rsidRPr="00CC7B8B" w:rsidRDefault="00167923" w:rsidP="00414539">
      <w:pPr>
        <w:pStyle w:val="Heading1"/>
      </w:pPr>
      <w:r w:rsidRPr="00CC7B8B">
        <w:t>Abstract</w:t>
      </w:r>
    </w:p>
    <w:p w14:paraId="6B09B69E" w14:textId="1FF0ACFB" w:rsidR="008F1826" w:rsidRPr="00CC7B8B" w:rsidRDefault="008F1826" w:rsidP="003F6D28">
      <w:r w:rsidRPr="00CC7B8B">
        <w:t>Vahey et al. (2015)</w:t>
      </w:r>
      <w:r w:rsidR="00144468">
        <w:t xml:space="preserve"> </w:t>
      </w:r>
      <w:r w:rsidR="00021C43">
        <w:t xml:space="preserve">concluded that </w:t>
      </w:r>
      <w:r w:rsidR="00FD43BB" w:rsidRPr="00CC7B8B">
        <w:t xml:space="preserve">the Implicit Relational Assessment Procedure (IRAP) has </w:t>
      </w:r>
      <w:r w:rsidRPr="00CC7B8B">
        <w:t xml:space="preserve">potential </w:t>
      </w:r>
      <w:r w:rsidR="00FD43BB" w:rsidRPr="00CC7B8B">
        <w:t>“</w:t>
      </w:r>
      <w:r w:rsidRPr="00CC7B8B">
        <w:t>as a tool for clinical assessment”</w:t>
      </w:r>
      <w:r w:rsidR="00FD43BB" w:rsidRPr="00CC7B8B">
        <w:t xml:space="preserve">. They reported </w:t>
      </w:r>
      <w:r w:rsidRPr="00CC7B8B">
        <w:t xml:space="preserve">power analyses </w:t>
      </w:r>
      <w:r w:rsidR="00FD43BB" w:rsidRPr="00CC7B8B">
        <w:t xml:space="preserve">which have </w:t>
      </w:r>
      <w:r w:rsidRPr="00CC7B8B">
        <w:t xml:space="preserve">been </w:t>
      </w:r>
      <w:r w:rsidR="005D57C4">
        <w:t xml:space="preserve">used </w:t>
      </w:r>
      <w:r w:rsidR="00E331D9" w:rsidRPr="00CC7B8B">
        <w:t xml:space="preserve">frequently </w:t>
      </w:r>
      <w:r w:rsidR="00A77217">
        <w:t xml:space="preserve">to determine </w:t>
      </w:r>
      <w:r w:rsidRPr="00CC7B8B">
        <w:t>sample size</w:t>
      </w:r>
      <w:r w:rsidR="00A77217">
        <w:t>s</w:t>
      </w:r>
      <w:r w:rsidR="003A45E9" w:rsidRPr="00CC7B8B">
        <w:t xml:space="preserve">. </w:t>
      </w:r>
      <w:r w:rsidR="00CA0676" w:rsidRPr="00CC7B8B">
        <w:t>T</w:t>
      </w:r>
      <w:r w:rsidRPr="00CC7B8B">
        <w:t>h</w:t>
      </w:r>
      <w:r w:rsidR="00874DC3">
        <w:t xml:space="preserve">is </w:t>
      </w:r>
      <w:r w:rsidRPr="00CC7B8B">
        <w:t xml:space="preserve">article assesses the computational reproducibility of </w:t>
      </w:r>
      <w:r w:rsidR="0006572D" w:rsidRPr="00CC7B8B">
        <w:t xml:space="preserve">Vahey et al.’s </w:t>
      </w:r>
      <w:r w:rsidR="00FA16AB">
        <w:t>results</w:t>
      </w:r>
      <w:r w:rsidR="0006572D" w:rsidRPr="00CC7B8B">
        <w:t xml:space="preserve">. </w:t>
      </w:r>
      <w:r w:rsidR="00AD04A1" w:rsidRPr="00CC7B8B">
        <w:t xml:space="preserve">On the whole, conclusions could not be </w:t>
      </w:r>
      <w:proofErr w:type="gramStart"/>
      <w:r w:rsidR="00AD04A1" w:rsidRPr="00CC7B8B">
        <w:t>reproduced</w:t>
      </w:r>
      <w:proofErr w:type="gramEnd"/>
      <w:r w:rsidR="00AD04A1" w:rsidRPr="00CC7B8B">
        <w:t xml:space="preserve"> and m</w:t>
      </w:r>
      <w:r w:rsidR="00BC43CB" w:rsidRPr="00CC7B8B">
        <w:t>any apparent errors were detected</w:t>
      </w:r>
      <w:r w:rsidR="00A55612" w:rsidRPr="00CC7B8B">
        <w:t xml:space="preserve">, </w:t>
      </w:r>
      <w:r w:rsidR="00153513" w:rsidRPr="00CC7B8B">
        <w:t>generally in favour of over</w:t>
      </w:r>
      <w:r w:rsidR="004768DA" w:rsidRPr="00CC7B8B">
        <w:t>-</w:t>
      </w:r>
      <w:r w:rsidR="00153513" w:rsidRPr="00CC7B8B">
        <w:t xml:space="preserve">estimating the IRAP’s validity. </w:t>
      </w:r>
      <w:r w:rsidR="00D129E9" w:rsidRPr="00CC7B8B">
        <w:t>A new meta-analysis and power analysis suggest</w:t>
      </w:r>
      <w:r w:rsidR="00931CF6" w:rsidRPr="00CC7B8B">
        <w:t>ed</w:t>
      </w:r>
      <w:r w:rsidR="00D129E9" w:rsidRPr="00CC7B8B">
        <w:t xml:space="preserve"> that the IRAP has weak criterion validity </w:t>
      </w:r>
      <w:r w:rsidR="00C72363" w:rsidRPr="00CC7B8B">
        <w:t xml:space="preserve">for </w:t>
      </w:r>
      <w:proofErr w:type="gramStart"/>
      <w:r w:rsidR="00C72363" w:rsidRPr="00CC7B8B">
        <w:t>clinically-relevant</w:t>
      </w:r>
      <w:proofErr w:type="gramEnd"/>
      <w:r w:rsidR="00C72363" w:rsidRPr="00CC7B8B">
        <w:t xml:space="preserve"> </w:t>
      </w:r>
      <w:r w:rsidR="0082244A" w:rsidRPr="00CC7B8B">
        <w:t xml:space="preserve">variables </w:t>
      </w:r>
      <w:r w:rsidR="00D129E9" w:rsidRPr="00CC7B8B">
        <w:t>and requires very large sample sizes.</w:t>
      </w:r>
      <w:r w:rsidR="0082244A" w:rsidRPr="00CC7B8B">
        <w:t xml:space="preserve"> </w:t>
      </w:r>
    </w:p>
    <w:p w14:paraId="4FC1B17B" w14:textId="77777777" w:rsidR="00167923" w:rsidRPr="00CC7B8B" w:rsidRDefault="00167923" w:rsidP="003F6D28"/>
    <w:p w14:paraId="54C2A568" w14:textId="77777777" w:rsidR="00167923" w:rsidRPr="00CC7B8B" w:rsidRDefault="00167923" w:rsidP="00414539">
      <w:pPr>
        <w:pStyle w:val="Heading1"/>
      </w:pPr>
      <w:r w:rsidRPr="00CC7B8B">
        <w:t>Keywords</w:t>
      </w:r>
    </w:p>
    <w:p w14:paraId="4A506BEF" w14:textId="65868028" w:rsidR="00167923" w:rsidRPr="00CC7B8B" w:rsidRDefault="00745EFD" w:rsidP="003F6D28">
      <w:r w:rsidRPr="00CC7B8B">
        <w:t>implicit relational assessment procedure; i</w:t>
      </w:r>
      <w:r w:rsidR="002874E7" w:rsidRPr="00CC7B8B">
        <w:t>mplicit attitudes; meta-analysis; criterion validity; verification report</w:t>
      </w:r>
    </w:p>
    <w:p w14:paraId="0A4991E9" w14:textId="77777777" w:rsidR="00167923" w:rsidRPr="00CC7B8B" w:rsidRDefault="00167923" w:rsidP="003F6D28"/>
    <w:p w14:paraId="436F4234" w14:textId="77777777" w:rsidR="00167923" w:rsidRPr="00CC7B8B" w:rsidRDefault="00167923" w:rsidP="00414539">
      <w:pPr>
        <w:pStyle w:val="Heading1"/>
      </w:pPr>
      <w:r w:rsidRPr="00CC7B8B">
        <w:t>Introduction</w:t>
      </w:r>
    </w:p>
    <w:p w14:paraId="769D40FB" w14:textId="565A61D2" w:rsidR="000D2430" w:rsidRPr="00524107" w:rsidRDefault="00167923" w:rsidP="00524107">
      <w:pPr>
        <w:rPr>
          <w:i/>
          <w:iCs/>
        </w:rPr>
      </w:pPr>
      <w:r w:rsidRPr="00524107">
        <w:rPr>
          <w:i/>
          <w:iCs/>
          <w:highlight w:val="yellow"/>
        </w:rPr>
        <w:t>At minimum, the introduction should include a brief introduction to the topic, and a clear justification of the importance of the verification attempt.</w:t>
      </w:r>
    </w:p>
    <w:p w14:paraId="2075B15E" w14:textId="46C7E9B7" w:rsidR="003F13D2" w:rsidRPr="00CC7B8B" w:rsidRDefault="000D2430" w:rsidP="00871B4C">
      <w:r w:rsidRPr="00CC7B8B">
        <w:t xml:space="preserve">Indirect measures of implicit attitudes have seen wide use in </w:t>
      </w:r>
      <w:r w:rsidR="00D93E5B" w:rsidRPr="00CC7B8B">
        <w:t>many areas of psycholog</w:t>
      </w:r>
      <w:r w:rsidR="00EB5340">
        <w:t>ical</w:t>
      </w:r>
      <w:r w:rsidR="00D93E5B" w:rsidRPr="00CC7B8B">
        <w:t xml:space="preserve"> </w:t>
      </w:r>
      <w:r w:rsidRPr="00CC7B8B">
        <w:t>research</w:t>
      </w:r>
      <w:r w:rsidR="00D93E5B" w:rsidRPr="00CC7B8B">
        <w:t xml:space="preserve">, including psychopathology research </w:t>
      </w:r>
      <w:r w:rsidR="00D93E5B" w:rsidRPr="00CC7B8B">
        <w:fldChar w:fldCharType="begin"/>
      </w:r>
      <w:r w:rsidR="007C23EB">
        <w:instrText xml:space="preserve"> ADDIN ZOTERO_ITEM CSL_CITATION {"citationID":"tbpVPz5K","properties":{"formattedCitation":"(e.g., Greenwald &amp; Lai, 2020; Roefs et al., 2011)","plainCitation":"(e.g., Greenwald &amp; Lai, 2020; Roefs et al., 2011)","noteIndex":0},"citationItems":[{"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g., "},{"id":1766,"uris":["http://zotero.org/users/1687755/items/R37R9SNK"],"itemData":{"id":1766,"type":"article-journal","abstract":"Studies obtaining implicit measures of associations in Diagnostic and Statistical Manual of Mental Disorders (4th ed., Text Revision; American Psychiatric Association, 2000) Axis I psychopathology are organized into three categories: (a) studies comparing groups having a disorder with controls, (b) experimental validity studies, and (c) incremental and predictive validity studies. In the first category, implicit measures of disorder-relevant associations were consistent with explicit beliefs for some disorders (e.g., specific phobia), but for other disorders evidence was either mixed (e.g., panic disorder) or inconsistent with explicit beliefs (e.g., pain disorder). For substance use disorders and overeating, expected positive and unexpected negative associations with craved substances were found consistently. Contrary to expectation, implicit measures of self-esteem were consistently positive for patients with depressive disorder, social phobia, and body dysmorphic disorder. In the second category, short-term manipulations of disorder-relevant states generally affected implicit measures as expected. Therapeutic interventions affected implicit measures for one type of specific phobia, social phobia, and panic disorder, but not for alcohol use disorders or obesity. In the third category, implicit measures had predictive value for certain psychopathological behaviors, sometimes moderated by the availability of cognitive resources (e.g., for alcohol and food, only when cognitive resources were limited). The strengths of implicit measures include (a) converging evidence for dysfunctional beliefs regarding certain disorders and consistent new insights for other disorders and (b) prediction of some psychopathological behaviors that explicit measures cannot explain. Weaknesses include (a) that findings were inconsistent for some disorders, raising doubts about the validity of the measures, and (b) that understanding of the concept \"implicit\" is incomplete.","container-title":"Psychological bulletin","DOI":"10.1037/a0021729","ISSN":"1939-1455","issue":"1","journalAbbreviation":"Psychol Bull","language":"eng","note":"PMID: 21219060","page":"149-193","source":"NCBI PubMed","title":"Implicit measures of association in psychopathology research","volume":"137","author":[{"family":"Roefs","given":"Anne"},{"family":"Huijding","given":"Jorg"},{"family":"Smulders","given":"Fren T Y"},{"family":"MacLeod","given":"Colin M"},{"family":"Jong","given":"Peter J","non-dropping-particle":"de"},{"family":"Wiers","given":"Reinout W"},{"family":"Jansen","given":"Anita T M"}],"issued":{"date-parts":[["2011",1]]}},"label":"page"}],"schema":"https://github.com/citation-style-language/schema/raw/master/csl-citation.json"} </w:instrText>
      </w:r>
      <w:r w:rsidR="00D93E5B" w:rsidRPr="00CC7B8B">
        <w:fldChar w:fldCharType="separate"/>
      </w:r>
      <w:r w:rsidR="00D93E5B" w:rsidRPr="00CC7B8B">
        <w:t>(e.g., Greenwald &amp; Lai, 2020; Roefs et al., 2011)</w:t>
      </w:r>
      <w:r w:rsidR="00D93E5B" w:rsidRPr="00CC7B8B">
        <w:fldChar w:fldCharType="end"/>
      </w:r>
      <w:r w:rsidRPr="00CC7B8B">
        <w:t xml:space="preserve">. Unlike self-reports, </w:t>
      </w:r>
      <w:r w:rsidR="0065383A" w:rsidRPr="00CC7B8B">
        <w:t xml:space="preserve">implicit </w:t>
      </w:r>
      <w:r w:rsidR="00EF0391" w:rsidRPr="00CC7B8B">
        <w:t xml:space="preserve">measures aim to </w:t>
      </w:r>
      <w:r w:rsidRPr="00CC7B8B">
        <w:t xml:space="preserve">infer individuals’ attitudes through reaction time biases, misattributions, and other forms of automatic </w:t>
      </w:r>
      <w:r w:rsidR="00EB7476" w:rsidRPr="00CC7B8B">
        <w:t>behaviour</w:t>
      </w:r>
      <w:r w:rsidRPr="00CC7B8B">
        <w:t xml:space="preserve"> </w:t>
      </w:r>
      <w:r w:rsidRPr="00CC7B8B">
        <w:fldChar w:fldCharType="begin"/>
      </w:r>
      <w:r w:rsidR="007C23EB">
        <w:instrText xml:space="preserve"> ADDIN ZOTERO_ITEM CSL_CITATION {"citationID":"htzW3Pk3","properties":{"unsorted":true,"formattedCitation":"(De Houwer &amp; Moors, 2010; although see Corneille &amp; H\\uc0\\u252{}tter, 2020)","plainCitation":"(De Houwer &amp; Moors, 2010; although see Corneille &amp; Hütter, 2020)","noteIndex":0},"citationItems":[{"id":1730,"uris":["http://zotero.org/users/1687755/items/WPFGDZMD"],"itemData":{"id":1730,"type":"chapter","container-title":"Handbook of implicit social cognition: Measurement, theory, and applications","event-place":"New York, NY","page":"176–193","publisher":"Guildford Press","publisher-place":"New York, NY","source":"Google Scholar","title":"Implicit measures: Similarities and differences","title-short":"Implicit measures","author":[{"family":"De Houwer","given":"Jan"},{"family":"Moors","given":"Agnes"}],"accessed":{"date-parts":[["2014",9,18]]},"issued":{"date-parts":[["2010"]]}}},{"id":428,"uris":["http://zotero.org/users/1687755/items/L3DDQX5Y"],"itemData":{"id":428,"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label":"page","prefix":"although see"}],"schema":"https://github.com/citation-style-language/schema/raw/master/csl-citation.json"} </w:instrText>
      </w:r>
      <w:r w:rsidRPr="00CC7B8B">
        <w:fldChar w:fldCharType="separate"/>
      </w:r>
      <w:r w:rsidR="00AC0000" w:rsidRPr="00AC0000">
        <w:rPr>
          <w:rFonts w:ascii="Calibri" w:cs="Calibri"/>
        </w:rPr>
        <w:t>(De Houwer &amp; Moors, 2010; although see Corneille &amp; Hütter, 2020)</w:t>
      </w:r>
      <w:r w:rsidRPr="00CC7B8B">
        <w:fldChar w:fldCharType="end"/>
      </w:r>
      <w:r w:rsidRPr="00CC7B8B">
        <w:t xml:space="preserve">. </w:t>
      </w:r>
    </w:p>
    <w:p w14:paraId="774D19F9" w14:textId="008B957F" w:rsidR="0093498C" w:rsidRDefault="000D2430" w:rsidP="00871B4C">
      <w:r w:rsidRPr="00CC7B8B">
        <w:t xml:space="preserve">A meta-analysis of </w:t>
      </w:r>
      <w:r w:rsidR="00916B1E">
        <w:t xml:space="preserve">the </w:t>
      </w:r>
      <w:r w:rsidRPr="00CC7B8B">
        <w:t xml:space="preserve">one implicit measure, the Implicit Relational Assessment Procedure </w:t>
      </w:r>
      <w:r w:rsidRPr="00CC7B8B">
        <w:fldChar w:fldCharType="begin"/>
      </w:r>
      <w:r w:rsidR="007C23EB">
        <w:instrText xml:space="preserve"> ADDIN ZOTERO_ITEM CSL_CITATION {"citationID":"QvWzUdFS","properties":{"formattedCitation":"(IRAP: Barnes-Holmes et al., 2010)","plainCitation":"(IRAP: Barnes-Holmes et al., 2010)","noteIndex":0},"citationItems":[{"id":4868,"uris":["http://zotero.org/users/1687755/items/XI3TJMRH"],"itemData":{"id":4868,"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CC7B8B">
        <w:fldChar w:fldCharType="separate"/>
      </w:r>
      <w:r w:rsidRPr="00CC7B8B">
        <w:t>(IRAP: Barnes-Holmes et al., 2010)</w:t>
      </w:r>
      <w:r w:rsidRPr="00CC7B8B">
        <w:fldChar w:fldCharType="end"/>
      </w:r>
      <w:r w:rsidRPr="00CC7B8B">
        <w:t xml:space="preserve">, concluded that it possesses good criterion validity </w:t>
      </w:r>
      <w:commentRangeStart w:id="0"/>
      <w:r w:rsidRPr="00CC7B8B">
        <w:t xml:space="preserve">and </w:t>
      </w:r>
      <w:r w:rsidR="00EE6A43">
        <w:t xml:space="preserve">furthermore </w:t>
      </w:r>
      <w:r w:rsidR="00457274" w:rsidRPr="00CC7B8B">
        <w:t xml:space="preserve">”demonstrates the potential of the IRAP as a tool for clinical assessment” </w:t>
      </w:r>
      <w:r w:rsidRPr="00CC7B8B">
        <w:fldChar w:fldCharType="begin"/>
      </w:r>
      <w:r w:rsidR="007C23EB">
        <w:instrText xml:space="preserve"> ADDIN ZOTERO_ITEM CSL_CITATION {"citationID":"KhF8jsoE","properties":{"formattedCitation":"(Vahey et al., 2015)","plainCitation":"(Vahey et al., 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Pr="00CC7B8B">
        <w:fldChar w:fldCharType="separate"/>
      </w:r>
      <w:r w:rsidRPr="00CC7B8B">
        <w:t>(Vahey et al., 2015)</w:t>
      </w:r>
      <w:r w:rsidRPr="00CC7B8B">
        <w:fldChar w:fldCharType="end"/>
      </w:r>
      <w:r w:rsidRPr="00CC7B8B">
        <w:t xml:space="preserve">. </w:t>
      </w:r>
      <w:r w:rsidR="008513BA">
        <w:t xml:space="preserve">Based on a </w:t>
      </w:r>
      <w:r w:rsidR="008513BA" w:rsidRPr="00CC7B8B">
        <w:t>non-systematic review</w:t>
      </w:r>
      <w:r w:rsidR="008513BA">
        <w:t>, th</w:t>
      </w:r>
      <w:r w:rsidR="00AC0000">
        <w:t>e</w:t>
      </w:r>
      <w:r w:rsidR="008513BA">
        <w:t xml:space="preserve"> authors </w:t>
      </w:r>
      <w:r w:rsidRPr="00CC7B8B">
        <w:t xml:space="preserve">(a) provided an estimate of the association between IRAP effects and </w:t>
      </w:r>
      <w:commentRangeEnd w:id="0"/>
      <w:r w:rsidR="000377F3">
        <w:rPr>
          <w:rStyle w:val="CommentReference"/>
        </w:rPr>
        <w:commentReference w:id="0"/>
      </w:r>
      <w:r w:rsidRPr="00CC7B8B">
        <w:t xml:space="preserve">clinically-relevant criterion variables, (b) reported that the IRAP compares </w:t>
      </w:r>
      <w:r w:rsidR="00EB7476" w:rsidRPr="00CC7B8B">
        <w:t>favourably</w:t>
      </w:r>
      <w:r w:rsidRPr="00CC7B8B">
        <w:t xml:space="preserve"> to other a more popular implicit measure, the Implicit Association Test </w:t>
      </w:r>
      <w:r w:rsidRPr="00CC7B8B">
        <w:fldChar w:fldCharType="begin"/>
      </w:r>
      <w:r w:rsidR="007C23EB">
        <w:instrText xml:space="preserve"> ADDIN ZOTERO_ITEM CSL_CITATION {"citationID":"ZUfIn3Nj","properties":{"formattedCitation":"(Greenwald et al., 1998)","plainCitation":"(Greenwald et al., 1998)","noteIndex":0},"citationItems":[{"id":1469,"uris":["http://zotero.org/users/1687755/items/DAREVDNK"],"itemData":{"id":1469,"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Pr="00CC7B8B">
        <w:fldChar w:fldCharType="separate"/>
      </w:r>
      <w:r w:rsidRPr="00CC7B8B">
        <w:t>(Greenwald et al., 1998)</w:t>
      </w:r>
      <w:r w:rsidRPr="00CC7B8B">
        <w:fldChar w:fldCharType="end"/>
      </w:r>
      <w:r w:rsidRPr="00CC7B8B">
        <w:t>, and (c) used the</w:t>
      </w:r>
      <w:r w:rsidR="00457274" w:rsidRPr="00CC7B8B">
        <w:t>ir meta-</w:t>
      </w:r>
      <w:r w:rsidR="00EB7476" w:rsidRPr="00CC7B8B">
        <w:t>analysed</w:t>
      </w:r>
      <w:r w:rsidRPr="00CC7B8B">
        <w:t xml:space="preserve"> estimate of effect size to conduct power analyses </w:t>
      </w:r>
      <w:r w:rsidR="008425FE" w:rsidRPr="00CC7B8B">
        <w:t xml:space="preserve">and </w:t>
      </w:r>
      <w:r w:rsidRPr="00CC7B8B">
        <w:t>make sample size recommendations for future research</w:t>
      </w:r>
      <w:r w:rsidR="00802224" w:rsidRPr="00CC7B8B">
        <w:t xml:space="preserve"> using the IRAP</w:t>
      </w:r>
      <w:r w:rsidRPr="00CC7B8B">
        <w:t>.</w:t>
      </w:r>
    </w:p>
    <w:p w14:paraId="798392F5" w14:textId="605AA179" w:rsidR="001537F8" w:rsidRPr="00CC7B8B" w:rsidRDefault="001537F8" w:rsidP="001E4E33">
      <w:pPr>
        <w:pStyle w:val="Heading2"/>
      </w:pPr>
      <w:r>
        <w:t xml:space="preserve">Rationale for </w:t>
      </w:r>
      <w:r w:rsidR="00223420">
        <w:t>verification</w:t>
      </w:r>
    </w:p>
    <w:p w14:paraId="6FCCD206" w14:textId="70E5C807" w:rsidR="00C9290D" w:rsidRPr="007A688D" w:rsidRDefault="0093498C" w:rsidP="007A688D">
      <w:pPr>
        <w:rPr>
          <w:color w:val="auto"/>
        </w:rPr>
      </w:pPr>
      <w:r w:rsidRPr="007A688D">
        <w:rPr>
          <w:color w:val="auto"/>
        </w:rPr>
        <w:t xml:space="preserve">There are </w:t>
      </w:r>
      <w:r w:rsidR="005924D8" w:rsidRPr="007A688D">
        <w:rPr>
          <w:color w:val="auto"/>
        </w:rPr>
        <w:t xml:space="preserve">at least </w:t>
      </w:r>
      <w:r w:rsidR="001C5EFE" w:rsidRPr="007A688D">
        <w:rPr>
          <w:color w:val="auto"/>
        </w:rPr>
        <w:t>three</w:t>
      </w:r>
      <w:r w:rsidRPr="007A688D">
        <w:rPr>
          <w:color w:val="auto"/>
        </w:rPr>
        <w:t xml:space="preserve"> </w:t>
      </w:r>
      <w:r w:rsidR="00D96AB3" w:rsidRPr="007A688D">
        <w:rPr>
          <w:color w:val="auto"/>
        </w:rPr>
        <w:t>rationales to perform a verification of Vahey et al. (201</w:t>
      </w:r>
      <w:r w:rsidR="00500BC6" w:rsidRPr="007A688D">
        <w:rPr>
          <w:color w:val="auto"/>
        </w:rPr>
        <w:t xml:space="preserve">5). </w:t>
      </w:r>
      <w:r w:rsidR="0001350A" w:rsidRPr="007A688D">
        <w:rPr>
          <w:color w:val="auto"/>
        </w:rPr>
        <w:t xml:space="preserve">First, there is good a priori reason to believe that meta-analyses in general often contain non-replicable results. Lakens et al. </w:t>
      </w:r>
      <w:r w:rsidR="0001350A" w:rsidRPr="007A688D">
        <w:rPr>
          <w:color w:val="auto"/>
        </w:rPr>
        <w:fldChar w:fldCharType="begin"/>
      </w:r>
      <w:r w:rsidR="007C23EB">
        <w:rPr>
          <w:color w:val="auto"/>
        </w:rPr>
        <w:instrText xml:space="preserve"> ADDIN ZOTERO_ITEM CSL_CITATION {"citationID":"d6XNcoxQ","properties":{"formattedCitation":"(2017)","plainCitation":"(2017)","noteIndex":0},"citationItems":[{"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0001350A" w:rsidRPr="007A688D">
        <w:rPr>
          <w:color w:val="auto"/>
        </w:rPr>
        <w:fldChar w:fldCharType="separate"/>
      </w:r>
      <w:r w:rsidR="0001350A" w:rsidRPr="007A688D">
        <w:rPr>
          <w:color w:val="auto"/>
        </w:rPr>
        <w:t>(2017)</w:t>
      </w:r>
      <w:r w:rsidR="0001350A" w:rsidRPr="007A688D">
        <w:rPr>
          <w:color w:val="auto"/>
        </w:rPr>
        <w:fldChar w:fldCharType="end"/>
      </w:r>
      <w:r w:rsidR="0001350A" w:rsidRPr="007A688D">
        <w:rPr>
          <w:color w:val="auto"/>
        </w:rPr>
        <w:t xml:space="preserve"> recently demonstrated that the results of the majority of a random sample of meta-analyses published in psychology cannot be </w:t>
      </w:r>
      <w:r w:rsidR="00A658AD" w:rsidRPr="007A688D">
        <w:rPr>
          <w:color w:val="auto"/>
        </w:rPr>
        <w:t xml:space="preserve">computationally </w:t>
      </w:r>
      <w:r w:rsidR="0001350A" w:rsidRPr="007A688D">
        <w:rPr>
          <w:color w:val="auto"/>
        </w:rPr>
        <w:t>reproduced</w:t>
      </w:r>
      <w:r w:rsidR="00B67C69" w:rsidRPr="007A688D">
        <w:rPr>
          <w:color w:val="auto"/>
        </w:rPr>
        <w:t xml:space="preserve">, </w:t>
      </w:r>
      <w:r w:rsidR="00104D58" w:rsidRPr="007A688D">
        <w:rPr>
          <w:color w:val="auto"/>
        </w:rPr>
        <w:t>often because of differences in individual effect sizes between those reported in meta analyses and those reproduced from the original studies</w:t>
      </w:r>
      <w:r w:rsidR="0001350A" w:rsidRPr="007A688D">
        <w:rPr>
          <w:color w:val="auto"/>
        </w:rPr>
        <w:t xml:space="preserve">. </w:t>
      </w:r>
      <w:r w:rsidR="00104D58" w:rsidRPr="007A688D">
        <w:rPr>
          <w:color w:val="auto"/>
        </w:rPr>
        <w:t xml:space="preserve">Similarly, </w:t>
      </w:r>
      <w:proofErr w:type="spellStart"/>
      <w:r w:rsidR="0001350A" w:rsidRPr="007A688D">
        <w:rPr>
          <w:color w:val="auto"/>
        </w:rPr>
        <w:t>Maassen</w:t>
      </w:r>
      <w:proofErr w:type="spellEnd"/>
      <w:r w:rsidR="0001350A" w:rsidRPr="007A688D">
        <w:rPr>
          <w:color w:val="auto"/>
        </w:rPr>
        <w:t xml:space="preserve"> et al. </w:t>
      </w:r>
      <w:r w:rsidR="0001350A" w:rsidRPr="007A688D">
        <w:rPr>
          <w:color w:val="auto"/>
        </w:rPr>
        <w:fldChar w:fldCharType="begin"/>
      </w:r>
      <w:r w:rsidR="007C23EB">
        <w:rPr>
          <w:color w:val="auto"/>
        </w:rPr>
        <w:instrText xml:space="preserve"> ADDIN ZOTERO_ITEM CSL_CITATION {"citationID":"4Iu1pdzi","properties":{"formattedCitation":"(2020)","plainCitation":"(2020)","noteIndex":0},"citationItems":[{"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0001350A" w:rsidRPr="007A688D">
        <w:rPr>
          <w:color w:val="auto"/>
        </w:rPr>
        <w:fldChar w:fldCharType="separate"/>
      </w:r>
      <w:r w:rsidR="0001350A" w:rsidRPr="007A688D">
        <w:rPr>
          <w:color w:val="auto"/>
        </w:rPr>
        <w:t>(2020)</w:t>
      </w:r>
      <w:r w:rsidR="0001350A" w:rsidRPr="007A688D">
        <w:rPr>
          <w:color w:val="auto"/>
        </w:rPr>
        <w:fldChar w:fldCharType="end"/>
      </w:r>
      <w:r w:rsidR="0001350A" w:rsidRPr="007A688D">
        <w:rPr>
          <w:color w:val="auto"/>
        </w:rPr>
        <w:t xml:space="preserve"> found that almost half of </w:t>
      </w:r>
      <w:r w:rsidR="00B67C69" w:rsidRPr="007A688D">
        <w:rPr>
          <w:color w:val="auto"/>
        </w:rPr>
        <w:t xml:space="preserve">individual </w:t>
      </w:r>
      <w:r w:rsidR="0001350A" w:rsidRPr="007A688D">
        <w:rPr>
          <w:color w:val="auto"/>
        </w:rPr>
        <w:t xml:space="preserve">effect-sizes reported in meta-analyses of psychology research could not be reproduced from the original articles. This was attributed to due to a variety of issues </w:t>
      </w:r>
      <w:r w:rsidR="006379D2" w:rsidRPr="007A688D">
        <w:rPr>
          <w:color w:val="auto"/>
        </w:rPr>
        <w:t xml:space="preserve">including </w:t>
      </w:r>
      <w:r w:rsidR="0001350A" w:rsidRPr="007A688D">
        <w:rPr>
          <w:color w:val="auto"/>
        </w:rPr>
        <w:t xml:space="preserve">errors in the extraction of effect sizes from original studies, insufficient details regarding data processing and transformation of effect sizes, </w:t>
      </w:r>
      <w:r w:rsidR="006379D2" w:rsidRPr="007A688D">
        <w:rPr>
          <w:color w:val="auto"/>
        </w:rPr>
        <w:t xml:space="preserve">and </w:t>
      </w:r>
      <w:r w:rsidR="0001350A" w:rsidRPr="007A688D">
        <w:rPr>
          <w:color w:val="auto"/>
        </w:rPr>
        <w:t>insufficient details of the specific meta-analytic approach employed.</w:t>
      </w:r>
      <w:r w:rsidR="00620486" w:rsidRPr="007A688D">
        <w:rPr>
          <w:color w:val="auto"/>
        </w:rPr>
        <w:t xml:space="preserve"> </w:t>
      </w:r>
      <w:r w:rsidR="007A688D" w:rsidRPr="007A688D">
        <w:rPr>
          <w:color w:val="auto"/>
        </w:rPr>
        <w:t xml:space="preserve">Comparable errors in meta analyses have also been reported by others </w:t>
      </w:r>
      <w:r w:rsidR="00C9290D" w:rsidRPr="007A688D">
        <w:rPr>
          <w:color w:val="auto"/>
        </w:rPr>
        <w:fldChar w:fldCharType="begin"/>
      </w:r>
      <w:r w:rsidR="007C23EB">
        <w:rPr>
          <w:color w:val="auto"/>
        </w:rPr>
        <w:instrText xml:space="preserve"> ADDIN ZOTERO_ITEM CSL_CITATION {"citationID":"sgVVRp5h","properties":{"formattedCitation":"(G\\uc0\\u248{}tzsche et al., 2007)","plainCitation":"(Gøtzsche et al., 2007)","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schema":"https://github.com/citation-style-language/schema/raw/master/csl-citation.json"} </w:instrText>
      </w:r>
      <w:r w:rsidR="00C9290D" w:rsidRPr="007A688D">
        <w:rPr>
          <w:color w:val="auto"/>
        </w:rPr>
        <w:fldChar w:fldCharType="separate"/>
      </w:r>
      <w:r w:rsidR="00C9290D" w:rsidRPr="007A688D">
        <w:rPr>
          <w:rFonts w:ascii="Calibri" w:cs="Calibri"/>
          <w:color w:val="auto"/>
        </w:rPr>
        <w:t>(Gøtzsche et al., 2007)</w:t>
      </w:r>
      <w:r w:rsidR="00C9290D" w:rsidRPr="007A688D">
        <w:rPr>
          <w:color w:val="auto"/>
        </w:rPr>
        <w:fldChar w:fldCharType="end"/>
      </w:r>
      <w:r w:rsidR="007A688D" w:rsidRPr="007A688D">
        <w:rPr>
          <w:color w:val="auto"/>
        </w:rPr>
        <w:t>.</w:t>
      </w:r>
    </w:p>
    <w:p w14:paraId="57123239" w14:textId="79FFE763" w:rsidR="00167923" w:rsidRDefault="00EB3D58" w:rsidP="00DD12F2">
      <w:r w:rsidRPr="00CC7B8B">
        <w:t xml:space="preserve">Second, </w:t>
      </w:r>
      <w:r w:rsidR="00A22623" w:rsidRPr="00CC7B8B">
        <w:t>Vahey et al.</w:t>
      </w:r>
      <w:r w:rsidR="003F13D2" w:rsidRPr="00CC7B8B">
        <w:t>’s</w:t>
      </w:r>
      <w:r w:rsidR="00A22623" w:rsidRPr="00CC7B8B">
        <w:t xml:space="preserve"> (2015) </w:t>
      </w:r>
      <w:r w:rsidR="003F13D2" w:rsidRPr="00CC7B8B">
        <w:t xml:space="preserve">article </w:t>
      </w:r>
      <w:r w:rsidR="00A22623" w:rsidRPr="00CC7B8B">
        <w:t>has been well-cited and used to guide subsequent work</w:t>
      </w:r>
      <w:r w:rsidR="00166356" w:rsidRPr="00CC7B8B">
        <w:t>.</w:t>
      </w:r>
      <w:r w:rsidR="00A22623" w:rsidRPr="00CC7B8B">
        <w:t xml:space="preserve"> </w:t>
      </w:r>
      <w:r w:rsidR="00166356" w:rsidRPr="00CC7B8B">
        <w:t>A</w:t>
      </w:r>
      <w:r w:rsidR="00A22623" w:rsidRPr="00CC7B8B">
        <w:t>t time of writing</w:t>
      </w:r>
      <w:r w:rsidR="000954F4" w:rsidRPr="00CC7B8B">
        <w:t>,</w:t>
      </w:r>
      <w:r w:rsidR="00A22623" w:rsidRPr="00CC7B8B">
        <w:t xml:space="preserve"> it has been cited </w:t>
      </w:r>
      <w:r w:rsidR="00D17707" w:rsidRPr="00CC7B8B">
        <w:t>1</w:t>
      </w:r>
      <w:r w:rsidR="003D3B8B">
        <w:t>22</w:t>
      </w:r>
      <w:r w:rsidR="00A22623" w:rsidRPr="00CC7B8B">
        <w:t xml:space="preserve"> times with roughly 20% of articles citing it to justify sample size decisions</w:t>
      </w:r>
      <w:r w:rsidR="00AE586D" w:rsidRPr="00CC7B8B">
        <w:t xml:space="preserve"> (</w:t>
      </w:r>
      <w:r w:rsidR="00276268" w:rsidRPr="00CC7B8B">
        <w:t>i.e.,</w:t>
      </w:r>
      <w:r w:rsidR="00AE586D" w:rsidRPr="00CC7B8B">
        <w:t xml:space="preserve"> in lieu of a power analysis</w:t>
      </w:r>
      <w:r w:rsidR="008D0E58" w:rsidRPr="00CC7B8B">
        <w:t xml:space="preserve"> for that study</w:t>
      </w:r>
      <w:r w:rsidR="00AE586D" w:rsidRPr="00CC7B8B">
        <w:t>)</w:t>
      </w:r>
      <w:r w:rsidR="00A22623" w:rsidRPr="00CC7B8B">
        <w:t>.</w:t>
      </w:r>
      <w:r w:rsidR="007453D1" w:rsidRPr="00CC7B8B">
        <w:t xml:space="preserve"> Studies employing the</w:t>
      </w:r>
      <w:r w:rsidR="00A22623" w:rsidRPr="00CC7B8B">
        <w:t xml:space="preserve"> IRAP have typically involved small sample sizes</w:t>
      </w:r>
      <w:r w:rsidR="00494EFE" w:rsidRPr="00CC7B8B">
        <w:t xml:space="preserve"> of around 40 </w:t>
      </w:r>
      <w:r w:rsidR="00A50703" w:rsidRPr="00CC7B8B">
        <w:t xml:space="preserve">participants. </w:t>
      </w:r>
      <w:r w:rsidR="0009015C" w:rsidRPr="00CC7B8B">
        <w:t>T</w:t>
      </w:r>
      <w:r w:rsidR="00A50703" w:rsidRPr="00CC7B8B">
        <w:t xml:space="preserve">his </w:t>
      </w:r>
      <w:r w:rsidR="00347726" w:rsidRPr="00CC7B8B">
        <w:t xml:space="preserve">is </w:t>
      </w:r>
      <w:r w:rsidR="0009015C" w:rsidRPr="00CC7B8B">
        <w:t xml:space="preserve">frequently argued to be </w:t>
      </w:r>
      <w:r w:rsidR="00347726" w:rsidRPr="00CC7B8B">
        <w:t xml:space="preserve">acceptable because it </w:t>
      </w:r>
      <w:r w:rsidR="004D304F" w:rsidRPr="00CC7B8B">
        <w:t xml:space="preserve">is in line with </w:t>
      </w:r>
      <w:r w:rsidR="00A22623" w:rsidRPr="00CC7B8B">
        <w:t xml:space="preserve">Vahey et al.’s </w:t>
      </w:r>
      <w:r w:rsidR="00F6212C" w:rsidRPr="00CC7B8B">
        <w:t xml:space="preserve">(2015) </w:t>
      </w:r>
      <w:r w:rsidR="00A22623" w:rsidRPr="00CC7B8B">
        <w:t>sample size recommendation</w:t>
      </w:r>
      <w:r w:rsidR="002F1558" w:rsidRPr="00CC7B8B">
        <w:t xml:space="preserve">: “a sample size of at least </w:t>
      </w:r>
      <w:r w:rsidR="002F1558" w:rsidRPr="003D3B8B">
        <w:rPr>
          <w:i/>
          <w:iCs/>
        </w:rPr>
        <w:t>N</w:t>
      </w:r>
      <w:r w:rsidR="002F1558" w:rsidRPr="00CC7B8B">
        <w:t xml:space="preserve"> = 37 would be required in order to achieve a statistical power of .80 when testing a continuous first-order correlation between a </w:t>
      </w:r>
      <w:proofErr w:type="gramStart"/>
      <w:r w:rsidR="002F1558" w:rsidRPr="00CC7B8B">
        <w:t>clinically-focused</w:t>
      </w:r>
      <w:proofErr w:type="gramEnd"/>
      <w:r w:rsidR="002F1558" w:rsidRPr="00CC7B8B">
        <w:t xml:space="preserve"> IRAP effect and a given criterion variable” (p. 63).</w:t>
      </w:r>
      <w:r w:rsidR="00126622" w:rsidRPr="00CC7B8B">
        <w:t xml:space="preserve"> </w:t>
      </w:r>
      <w:r w:rsidR="004A475C" w:rsidRPr="00CC7B8B">
        <w:t xml:space="preserve">Kavanagh et al. </w:t>
      </w:r>
      <w:r w:rsidR="003D3B8B">
        <w:fldChar w:fldCharType="begin"/>
      </w:r>
      <w:r w:rsidR="007C23EB">
        <w:instrText xml:space="preserve"> ADDIN ZOTERO_ITEM CSL_CITATION {"citationID":"Q4hgQrQ2","properties":{"formattedCitation":"(2022, p. 528)","plainCitation":"(2022, p. 528)","noteIndex":0},"citationItems":[{"id":5058,"uris":["http://zotero.org/users/1687755/items/8I8Y45WZ"],"itemData":{"id":5058,"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issue":"4","journalAbbreviation":"Psychol Rec","language":"en","page":"525-549","source":"Springer Link","title":"Attempting to Analyze Perspective-Taking with a False Belief Vignette Using the Implicit Relational Assessment Procedure","volume":"72","author":[{"family":"Kavanagh","given":"Deirdre"},{"family":"Barnes-Holmes","given":"Yvonne"},{"family":"Barnes-Holmes","given":"Dermot"}],"issued":{"date-parts":[["2022",12,1]]}},"label":"page","suppress-author":true,"suffix":", p. 528"}],"schema":"https://github.com/citation-style-language/schema/raw/master/csl-citation.json"} </w:instrText>
      </w:r>
      <w:r w:rsidR="003D3B8B">
        <w:fldChar w:fldCharType="separate"/>
      </w:r>
      <w:r w:rsidR="003D3B8B">
        <w:rPr>
          <w:noProof/>
        </w:rPr>
        <w:t>(2022, p. 528)</w:t>
      </w:r>
      <w:r w:rsidR="003D3B8B">
        <w:fldChar w:fldCharType="end"/>
      </w:r>
      <w:r w:rsidR="00A22623" w:rsidRPr="00CC7B8B">
        <w:t xml:space="preserve"> provide</w:t>
      </w:r>
      <w:r w:rsidR="004A475C" w:rsidRPr="00CC7B8B">
        <w:t>s</w:t>
      </w:r>
      <w:r w:rsidR="00A22623" w:rsidRPr="00CC7B8B">
        <w:t xml:space="preserve"> a particularly clear characterization of the </w:t>
      </w:r>
      <w:r w:rsidR="00FF422B" w:rsidRPr="00CC7B8B">
        <w:t xml:space="preserve">ongoing </w:t>
      </w:r>
      <w:r w:rsidR="00A22623" w:rsidRPr="00CC7B8B">
        <w:t xml:space="preserve">importance of </w:t>
      </w:r>
      <w:proofErr w:type="spellStart"/>
      <w:r w:rsidR="00A22623" w:rsidRPr="00CC7B8B">
        <w:t>Vahey</w:t>
      </w:r>
      <w:proofErr w:type="spellEnd"/>
      <w:r w:rsidR="00A22623" w:rsidRPr="00CC7B8B">
        <w:t xml:space="preserve"> et al.’s </w:t>
      </w:r>
      <w:r w:rsidR="00A22623" w:rsidRPr="00CC7B8B">
        <w:fldChar w:fldCharType="begin"/>
      </w:r>
      <w:r w:rsidR="007C23EB">
        <w:instrText xml:space="preserve"> ADDIN ZOTERO_ITEM CSL_CITATION {"citationID":"Oq85LjsQ","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CC7B8B">
        <w:fldChar w:fldCharType="separate"/>
      </w:r>
      <w:r w:rsidR="00A22623" w:rsidRPr="00CC7B8B">
        <w:t>(2015)</w:t>
      </w:r>
      <w:r w:rsidR="00A22623" w:rsidRPr="00CC7B8B">
        <w:fldChar w:fldCharType="end"/>
      </w:r>
      <w:r w:rsidR="00A22623" w:rsidRPr="00CC7B8B">
        <w:t xml:space="preserve"> results for </w:t>
      </w:r>
      <w:r w:rsidR="00CA1794" w:rsidRPr="00CC7B8B">
        <w:t xml:space="preserve">practices in </w:t>
      </w:r>
      <w:r w:rsidR="00A22623" w:rsidRPr="00CC7B8B">
        <w:t xml:space="preserve">the broader IRAP literature: </w:t>
      </w:r>
      <w:r w:rsidR="009C05C1" w:rsidRPr="00CC7B8B">
        <w:t xml:space="preserve">“The general strategy for recruiting numbers of participants was guided by the results of a recent meta-analysis of IRAP effects in the clinical domain, indicating that a minimum of 29 is required to achieve a power of 0.8 for first-order correlations (Vahey et al., 2015).” </w:t>
      </w:r>
      <w:r w:rsidR="00A22623" w:rsidRPr="00CC7B8B">
        <w:t xml:space="preserve">Given that </w:t>
      </w:r>
      <w:r w:rsidR="005B1640" w:rsidRPr="00CC7B8B">
        <w:t xml:space="preserve">research </w:t>
      </w:r>
      <w:r w:rsidR="00A22623" w:rsidRPr="00CC7B8B">
        <w:t>continue</w:t>
      </w:r>
      <w:r w:rsidR="005B1640" w:rsidRPr="00CC7B8B">
        <w:t>s</w:t>
      </w:r>
      <w:r w:rsidR="00A22623" w:rsidRPr="00CC7B8B">
        <w:t xml:space="preserve"> to rely on the conclusions of </w:t>
      </w:r>
      <w:proofErr w:type="spellStart"/>
      <w:r w:rsidR="00A22623" w:rsidRPr="00CC7B8B">
        <w:t>Vahey</w:t>
      </w:r>
      <w:proofErr w:type="spellEnd"/>
      <w:r w:rsidR="00A22623" w:rsidRPr="00CC7B8B">
        <w:t xml:space="preserve"> et al.’s </w:t>
      </w:r>
      <w:r w:rsidR="00A22623" w:rsidRPr="00CC7B8B">
        <w:fldChar w:fldCharType="begin"/>
      </w:r>
      <w:r w:rsidR="007C23EB">
        <w:instrText xml:space="preserve"> ADDIN ZOTERO_ITEM CSL_CITATION {"citationID":"JPEuisyd","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CC7B8B">
        <w:fldChar w:fldCharType="separate"/>
      </w:r>
      <w:r w:rsidR="00A22623" w:rsidRPr="00CC7B8B">
        <w:t>(2015)</w:t>
      </w:r>
      <w:r w:rsidR="00A22623" w:rsidRPr="00CC7B8B">
        <w:fldChar w:fldCharType="end"/>
      </w:r>
      <w:r w:rsidR="00A22623" w:rsidRPr="00CC7B8B">
        <w:t xml:space="preserve"> meta-analysis, </w:t>
      </w:r>
      <w:r w:rsidR="00945F4B">
        <w:t xml:space="preserve">and that meta-analyses in general have been shown to have poor computational reproducibility, </w:t>
      </w:r>
      <w:r w:rsidR="00A22623" w:rsidRPr="00CC7B8B">
        <w:t xml:space="preserve">it is therefore </w:t>
      </w:r>
      <w:r w:rsidR="00842324">
        <w:t xml:space="preserve">useful to verify </w:t>
      </w:r>
      <w:r w:rsidR="00ED5CE9">
        <w:t>Vahey et al.’s (2015)</w:t>
      </w:r>
      <w:r w:rsidR="00842324">
        <w:t xml:space="preserve"> results</w:t>
      </w:r>
      <w:r w:rsidR="00A22623" w:rsidRPr="00CC7B8B">
        <w:t xml:space="preserve">. </w:t>
      </w:r>
    </w:p>
    <w:p w14:paraId="2D55984F" w14:textId="75C30300" w:rsidR="005924D8" w:rsidRDefault="005924D8" w:rsidP="000B4D42">
      <w:r>
        <w:lastRenderedPageBreak/>
        <w:t xml:space="preserve">Third, </w:t>
      </w:r>
      <w:r w:rsidR="00744B57">
        <w:t xml:space="preserve">in light of recent estimates of the IRAP’s low reliability </w:t>
      </w:r>
      <w:r w:rsidR="00744B57">
        <w:fldChar w:fldCharType="begin"/>
      </w:r>
      <w:r w:rsidR="007C23EB">
        <w:instrText xml:space="preserve"> ADDIN ZOTERO_ITEM CSL_CITATION {"citationID":"s2E40MRn","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744B57">
        <w:fldChar w:fldCharType="separate"/>
      </w:r>
      <w:r w:rsidR="00744B57">
        <w:rPr>
          <w:noProof/>
        </w:rPr>
        <w:t>(Hussey &amp; Drake, 2020)</w:t>
      </w:r>
      <w:r w:rsidR="00744B57">
        <w:fldChar w:fldCharType="end"/>
      </w:r>
      <w:r w:rsidR="00744B57">
        <w:t xml:space="preserve">, </w:t>
      </w:r>
      <w:r>
        <w:t xml:space="preserve">there is good reason to believe that Vahey et al.’s (2015) meta-analytic estimate of </w:t>
      </w:r>
      <w:r w:rsidRPr="005924D8">
        <w:rPr>
          <w:i/>
          <w:iCs/>
        </w:rPr>
        <w:t>r</w:t>
      </w:r>
      <w:r>
        <w:t xml:space="preserve"> = .45 is implausibly large</w:t>
      </w:r>
      <w:r w:rsidR="00744B57">
        <w:t xml:space="preserve">. </w:t>
      </w:r>
      <w:r w:rsidR="000B4D42" w:rsidRPr="000B4D42">
        <w:t xml:space="preserve">According to classical test theory, a measure’s reliability refers to the proportion of the variance that is caused by the construct </w:t>
      </w:r>
      <w:r w:rsidR="000B4D42">
        <w:t xml:space="preserve">measure </w:t>
      </w:r>
      <w:r w:rsidR="000B4D42" w:rsidRPr="000B4D42">
        <w:t xml:space="preserve">rather than noise </w:t>
      </w:r>
      <w:r w:rsidR="000B4D42">
        <w:fldChar w:fldCharType="begin"/>
      </w:r>
      <w:r w:rsidR="007C23EB">
        <w:instrText xml:space="preserve"> ADDIN ZOTERO_ITEM CSL_CITATION {"citationID":"OCVbfAsv","properties":{"formattedCitation":"(Allen &amp; Yen, 2002, p.73)","plainCitation":"(Allen &amp; Yen, 2002, p.73)","noteIndex":0},"citationItems":[{"id":5085,"uris":["http://zotero.org/users/1687755/items/WC4LA7X6"],"itemData":{"id":5085,"type":"book","publisher":"Waveland Press","title":"Introduction to measurement theory","author":[{"family":"Allen","given":"Mary J"},{"family":"Yen","given":"Wendy M"}],"issued":{"date-parts":[["2002"]]}},"label":"page","suffix":", p.73"}],"schema":"https://github.com/citation-style-language/schema/raw/master/csl-citation.json"} </w:instrText>
      </w:r>
      <w:r w:rsidR="000B4D42">
        <w:fldChar w:fldCharType="separate"/>
      </w:r>
      <w:r w:rsidR="000B4D42">
        <w:rPr>
          <w:noProof/>
        </w:rPr>
        <w:t>(Allen &amp; Yen, 2002, p.73)</w:t>
      </w:r>
      <w:r w:rsidR="000B4D42">
        <w:fldChar w:fldCharType="end"/>
      </w:r>
      <w:r w:rsidR="000B4D42">
        <w:t>. As such, r</w:t>
      </w:r>
      <w:r w:rsidR="000B4D42" w:rsidRPr="000B4D42">
        <w:t xml:space="preserve">eliability </w:t>
      </w:r>
      <w:r w:rsidR="000B4D42">
        <w:t xml:space="preserve">places a </w:t>
      </w:r>
      <w:r w:rsidR="000B4D42" w:rsidRPr="000B4D42">
        <w:t xml:space="preserve">limit </w:t>
      </w:r>
      <w:r w:rsidR="000B4D42">
        <w:t xml:space="preserve">on </w:t>
      </w:r>
      <w:r w:rsidR="000B4D42" w:rsidRPr="000B4D42">
        <w:t xml:space="preserve">the </w:t>
      </w:r>
      <w:r w:rsidR="000B4D42">
        <w:t xml:space="preserve">mean </w:t>
      </w:r>
      <w:r w:rsidR="000B4D42" w:rsidRPr="000B4D42">
        <w:t>observable associations between scores on any two measures: the less reliably the two variables are measured, the lower the observable correlation between the two variables.</w:t>
      </w:r>
      <w:r w:rsidR="000B4D42">
        <w:t xml:space="preserve"> </w:t>
      </w:r>
      <w:r w:rsidR="000B4D42" w:rsidRPr="00D63ACE">
        <w:t xml:space="preserve">The observed correlation </w:t>
      </w:r>
      <w:r w:rsidR="000B4D42">
        <w:t>between</w:t>
      </w:r>
      <w:r w:rsidR="000B4D42" w:rsidRPr="00D63ACE">
        <w:t xml:space="preserve"> two measures </w:t>
      </w:r>
      <m:oMath>
        <m:r>
          <w:rPr>
            <w:rFonts w:ascii="Cambria Math" w:hAnsi="Cambria Math"/>
          </w:rPr>
          <m:t>x</m:t>
        </m:r>
      </m:oMath>
      <w:r w:rsidR="000B4D42" w:rsidRPr="00D63ACE">
        <w:t xml:space="preserve"> and </w:t>
      </w:r>
      <m:oMath>
        <m:r>
          <w:rPr>
            <w:rFonts w:ascii="Cambria Math" w:hAnsi="Cambria Math"/>
          </w:rPr>
          <m:t>y</m:t>
        </m:r>
      </m:oMath>
      <w:r w:rsidR="000B4D42" w:rsidRPr="00D63ACE">
        <w:t xml:space="preserve"> </w:t>
      </w:r>
      <w:r w:rsidR="00CB2150">
        <w:t>(</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observed</m:t>
            </m:r>
          </m:sup>
        </m:sSubSup>
      </m:oMath>
      <w:r w:rsidR="00CB2150">
        <w:t xml:space="preserve">) </w:t>
      </w:r>
      <w:r w:rsidR="000B4D42" w:rsidRPr="00D63ACE">
        <w:t xml:space="preserve">is a function of the </w:t>
      </w:r>
      <w:r w:rsidR="007D11DE">
        <w:t xml:space="preserve">true </w:t>
      </w:r>
      <w:r w:rsidR="000B4D42" w:rsidRPr="00D63ACE">
        <w:t xml:space="preserve">correlation </w:t>
      </w:r>
      <w:r w:rsidR="000B4D42">
        <w:t xml:space="preserve">between the variables </w:t>
      </w:r>
      <w:r w:rsidR="000B4D42" w:rsidRPr="00D63ACE">
        <w:t>(</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0B4D42" w:rsidRPr="00D63ACE">
        <w:t xml:space="preserve">) and the reliability of both measures (their self-correlation </w:t>
      </w:r>
      <m:oMath>
        <m:sSub>
          <m:sSubPr>
            <m:ctrlPr>
              <w:rPr>
                <w:rFonts w:ascii="Cambria Math" w:hAnsi="Cambria Math"/>
                <w:i/>
              </w:rPr>
            </m:ctrlPr>
          </m:sSubPr>
          <m:e>
            <m:r>
              <w:rPr>
                <w:rFonts w:ascii="Cambria Math" w:hAnsi="Cambria Math"/>
              </w:rPr>
              <m:t>r</m:t>
            </m:r>
          </m:e>
          <m:sub>
            <m:r>
              <w:rPr>
                <w:rFonts w:ascii="Cambria Math" w:hAnsi="Cambria Math"/>
              </w:rPr>
              <m:t>xx</m:t>
            </m:r>
          </m:sub>
        </m:sSub>
      </m:oMath>
      <w:r w:rsidR="000B4D42" w:rsidRPr="00D63ACE">
        <w:t xml:space="preserve"> and </w:t>
      </w:r>
      <m:oMath>
        <m:sSub>
          <m:sSubPr>
            <m:ctrlPr>
              <w:rPr>
                <w:rFonts w:ascii="Cambria Math" w:hAnsi="Cambria Math"/>
                <w:i/>
              </w:rPr>
            </m:ctrlPr>
          </m:sSubPr>
          <m:e>
            <m:r>
              <w:rPr>
                <w:rFonts w:ascii="Cambria Math" w:hAnsi="Cambria Math"/>
              </w:rPr>
              <m:t>r</m:t>
            </m:r>
          </m:e>
          <m:sub>
            <m:r>
              <w:rPr>
                <w:rFonts w:ascii="Cambria Math" w:hAnsi="Cambria Math"/>
              </w:rPr>
              <m:t>yy</m:t>
            </m:r>
          </m:sub>
        </m:sSub>
      </m:oMath>
      <w:r w:rsidR="000B4D42">
        <w:t xml:space="preserve">). This can be quantified via </w:t>
      </w:r>
      <w:r w:rsidR="000B4D42" w:rsidRPr="000B4D42">
        <w:rPr>
          <w:lang w:val="en-US"/>
        </w:rPr>
        <w:t>the Attenuation Formula derived from classical test theory</w:t>
      </w:r>
      <w:r w:rsidR="00812BDF">
        <w:rPr>
          <w:lang w:val="en-US"/>
        </w:rPr>
        <w:t xml:space="preserve"> </w:t>
      </w:r>
      <w:r>
        <w:fldChar w:fldCharType="begin"/>
      </w:r>
      <w:r w:rsidR="007C23EB">
        <w:instrText xml:space="preserve"> ADDIN ZOTERO_ITEM CSL_CITATION {"citationID":"TCI4P71m","properties":{"formattedCitation":"(Revelle, 2009, equation 7.3)","plainCitation":"(Revelle, 2009, equation 7.3)","noteIndex":0},"citationItems":[{"id":5064,"uris":["http://zotero.org/users/1687755/items/XQWU33J8"],"itemData":{"id":5064,"type":"book","publisher":"Springer Evanston, IL","title":"An introduction to psychometric theory with applications in R","URL":"https://www.personality-project.org/r/book/","author":[{"family":"Revelle","given":"William"}],"issued":{"date-parts":[["2009"]]}},"label":"page","suffix":", equation 7.3"}],"schema":"https://github.com/citation-style-language/schema/raw/master/csl-citation.json"} </w:instrText>
      </w:r>
      <w:r>
        <w:fldChar w:fldCharType="separate"/>
      </w:r>
      <w:r>
        <w:rPr>
          <w:noProof/>
        </w:rPr>
        <w:t>(Revelle, 2009, equation 7.3)</w:t>
      </w:r>
      <w:r>
        <w:fldChar w:fldCharType="end"/>
      </w:r>
      <w:r w:rsidRPr="00D63ACE">
        <w:t>:</w:t>
      </w:r>
    </w:p>
    <w:p w14:paraId="47C0E997" w14:textId="77777777" w:rsidR="005924D8" w:rsidRPr="00D63ACE" w:rsidRDefault="005924D8" w:rsidP="005924D8"/>
    <w:p w14:paraId="4ECE117F" w14:textId="3DE566AC" w:rsidR="005924D8" w:rsidRPr="00AF1F8E" w:rsidRDefault="00BD09DA" w:rsidP="005924D8">
      <m:oMathPara>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r>
            <m:rPr>
              <m:sty m:val="p"/>
            </m:rPr>
            <w:rPr>
              <w:rFonts w:ascii="Cambria Math" w:hAnsi="Cambria Math"/>
            </w:rPr>
            <m:t>=</m:t>
          </m:r>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observed</m:t>
                  </m:r>
                </m:sup>
              </m:sSub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r</m:t>
                      </m:r>
                    </m:e>
                    <m:sub>
                      <m:r>
                        <w:rPr>
                          <w:rFonts w:ascii="Cambria Math" w:hAnsi="Cambria Math"/>
                        </w:rPr>
                        <m:t>xx</m:t>
                      </m:r>
                    </m:sub>
                  </m:sSub>
                  <m:sSub>
                    <m:sSubPr>
                      <m:ctrlPr>
                        <w:rPr>
                          <w:rFonts w:ascii="Cambria Math" w:hAnsi="Cambria Math"/>
                        </w:rPr>
                      </m:ctrlPr>
                    </m:sSubPr>
                    <m:e>
                      <m:r>
                        <w:rPr>
                          <w:rFonts w:ascii="Cambria Math" w:hAnsi="Cambria Math"/>
                        </w:rPr>
                        <m:t>r</m:t>
                      </m:r>
                    </m:e>
                    <m:sub>
                      <m:r>
                        <w:rPr>
                          <w:rFonts w:ascii="Cambria Math" w:hAnsi="Cambria Math"/>
                        </w:rPr>
                        <m:t>yy</m:t>
                      </m:r>
                    </m:sub>
                  </m:sSub>
                </m:e>
              </m:rad>
            </m:den>
          </m:f>
        </m:oMath>
      </m:oMathPara>
    </w:p>
    <w:p w14:paraId="00AAA3AB" w14:textId="6AE5C015" w:rsidR="005924D8" w:rsidRDefault="005924D8" w:rsidP="00DD12F2"/>
    <w:p w14:paraId="3A1C807A" w14:textId="5155CEC4" w:rsidR="006E32C1" w:rsidRDefault="00B736FB" w:rsidP="00A22775">
      <w:r>
        <w:t xml:space="preserve">Two of these variables have already empirical estimates. First, Vahey et al.’s (2015) </w:t>
      </w:r>
      <w:proofErr w:type="gramStart"/>
      <w:r>
        <w:t>estimate</w:t>
      </w:r>
      <w:proofErr w:type="gramEnd"/>
      <w:r>
        <w:t xml:space="preserve"> of the observed correlation between the IRAP and criterion variables</w:t>
      </w:r>
      <w:r w:rsidR="00272A3F">
        <w:t xml:space="preserve"> was</w:t>
      </w:r>
      <w:r>
        <w:rPr>
          <w:i/>
          <w:iCs/>
        </w:rPr>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t xml:space="preserve"> = .45. Second, estimate</w:t>
      </w:r>
      <w:r w:rsidR="007C23EB">
        <w:t xml:space="preserve">s </w:t>
      </w:r>
      <w:r>
        <w:t>of the IRAP’s reliability</w:t>
      </w:r>
      <w:r w:rsidR="007C23EB">
        <w:t xml:space="preserve"> have been </w:t>
      </w:r>
      <w:r>
        <w:t xml:space="preserve">provided by a </w:t>
      </w:r>
      <w:r w:rsidR="00812BDF">
        <w:t>recent meta-analysis</w:t>
      </w:r>
      <w:r w:rsidR="007C23EB">
        <w:t>. At the trial-type level (i.e., the method of scoring IRAP as four scores that proponents of the task typically recommend), both internal consistency (</w:t>
      </w:r>
      <m:oMath>
        <m:r>
          <m:rPr>
            <m:sty m:val="p"/>
          </m:rPr>
          <w:rPr>
            <w:rFonts w:ascii="Cambria Math" w:hAnsi="Cambria Math"/>
          </w:rPr>
          <m:t>α</m:t>
        </m:r>
      </m:oMath>
      <w:r w:rsidR="007C23EB">
        <w:t xml:space="preserve"> = .27) and test-retest (ICC</w:t>
      </w:r>
      <w:r w:rsidR="007C23EB" w:rsidRPr="007C23EB">
        <w:rPr>
          <w:rFonts w:cs="Calibri (Headings)"/>
          <w:vertAlign w:val="subscript"/>
        </w:rPr>
        <w:t>2</w:t>
      </w:r>
      <w:r w:rsidR="007C23EB">
        <w:t xml:space="preserve"> = .18) are extremely low </w:t>
      </w:r>
      <w:r w:rsidR="007C23EB">
        <w:fldChar w:fldCharType="begin"/>
      </w:r>
      <w:r w:rsidR="007C23EB">
        <w:instrText xml:space="preserve"> ADDIN ZOTERO_ITEM CSL_CITATION {"citationID":"19vSLMPh","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007C23EB">
        <w:fldChar w:fldCharType="separate"/>
      </w:r>
      <w:r w:rsidR="007C23EB">
        <w:rPr>
          <w:noProof/>
        </w:rPr>
        <w:t>(Hussey &amp; Drake, 2020)</w:t>
      </w:r>
      <w:r w:rsidR="007C23EB">
        <w:fldChar w:fldCharType="end"/>
      </w:r>
      <w:r w:rsidR="007C23EB">
        <w:t>.</w:t>
      </w:r>
      <w:r w:rsidR="007C23EB" w:rsidRPr="006C1CF5">
        <w:rPr>
          <w:rStyle w:val="FootnoteReference"/>
        </w:rPr>
        <w:footnoteReference w:id="1"/>
      </w:r>
      <w:r w:rsidR="00812BDF">
        <w:t xml:space="preserve"> This leaves two remaining variables, the IRAP’s criterion validity after adjusting for measurement error </w:t>
      </w:r>
      <w:r w:rsidR="002A0921">
        <w:t>(</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812BDF">
        <w:t>) and the criterion tasks’ mean reliability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00812BDF">
        <w:t xml:space="preserve">). </w:t>
      </w:r>
      <w:proofErr w:type="gramStart"/>
      <w:r w:rsidR="00812BDF">
        <w:t>Both of these</w:t>
      </w:r>
      <w:proofErr w:type="gramEnd"/>
      <w:r w:rsidR="00812BDF">
        <w:t xml:space="preserve"> variables share the same constraint: as correlations, their value cannot be above 1. For the moment, if we assume that the criterion tasks’ mean reliability is </w:t>
      </w:r>
      <w:r w:rsidR="005D3369">
        <w:t>very good</w:t>
      </w:r>
      <w:r w:rsidR="00812BDF">
        <w:t xml:space="preserve">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00812BDF">
        <w:t xml:space="preserve"> = </w:t>
      </w:r>
      <w:r w:rsidR="005D3369">
        <w:t>0</w:t>
      </w:r>
      <w:r w:rsidR="00812BDF">
        <w:t>.</w:t>
      </w:r>
      <w:r w:rsidR="005D3369">
        <w:t>9</w:t>
      </w:r>
      <w:r w:rsidR="00812BDF">
        <w:t xml:space="preserve">0). This would imply that the lower limit of the IRAP’s </w:t>
      </w:r>
      <w:r w:rsidR="00BB3D46">
        <w:t>true</w:t>
      </w:r>
      <w:r w:rsidR="00050D9B">
        <w:t xml:space="preserve"> </w:t>
      </w:r>
      <w:r w:rsidR="00812BDF">
        <w:t>criterion validity after adjusting for measurement error is</w:t>
      </w:r>
      <w:r w:rsidR="00050D9B">
        <w:t xml:space="preserve"> </w:t>
      </w:r>
      <w:r w:rsidR="004C4605">
        <w:t>between implausibly high</w:t>
      </w:r>
      <w:r w:rsidR="00050D9B">
        <w:t>,</w:t>
      </w:r>
      <w:r w:rsidR="00812BDF">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2A028E">
        <w:t xml:space="preserve"> </w:t>
      </w:r>
      <w:r w:rsidR="00812BDF">
        <w:t>= .9</w:t>
      </w:r>
      <w:r w:rsidR="004C4605">
        <w:t>1 (when using the estimate of internal consistency), or mathematically impossible</w:t>
      </w:r>
      <w:r w:rsidR="005339BC">
        <w:t xml:space="preserve"> as it is beyond the [0,1] bounds for a correlation</w:t>
      </w:r>
      <w:r w:rsidR="00A50815">
        <w:t>,</w:t>
      </w:r>
      <w:r w:rsidR="004C4605">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1556FB">
        <w:t xml:space="preserve"> </w:t>
      </w:r>
      <w:r w:rsidR="004C4605">
        <w:t>= 1.12 (when using the estimate of test-retest</w:t>
      </w:r>
      <w:r w:rsidR="005339BC">
        <w:t>).</w:t>
      </w:r>
      <w:r w:rsidR="00072B9F">
        <w:t xml:space="preserve"> Using l</w:t>
      </w:r>
      <w:r w:rsidR="005A34DF">
        <w:t xml:space="preserve">ower </w:t>
      </w:r>
      <w:r w:rsidR="00072B9F">
        <w:t xml:space="preserve">and arguably </w:t>
      </w:r>
      <w:r w:rsidR="00050D9B">
        <w:t xml:space="preserve">more plausible </w:t>
      </w:r>
      <w:r w:rsidR="005A34DF">
        <w:t xml:space="preserve">values </w:t>
      </w:r>
      <w:r w:rsidR="00072B9F">
        <w:t xml:space="preserve">for the mean reliability of the criterion tasks </w:t>
      </w:r>
      <w:r w:rsidR="009078D1">
        <w:t xml:space="preserve">produces even higher estimates for the </w:t>
      </w:r>
      <w:r w:rsidR="008B5603">
        <w:t>true</w:t>
      </w:r>
      <w:r w:rsidR="009078D1">
        <w:t xml:space="preserve"> correlation, making </w:t>
      </w:r>
      <w:r w:rsidR="00E86CD0">
        <w:t xml:space="preserve">both </w:t>
      </w:r>
      <w:r w:rsidR="009078D1">
        <w:t xml:space="preserve">values </w:t>
      </w:r>
      <w:r w:rsidR="00E86CD0">
        <w:t xml:space="preserve">impossible </w:t>
      </w:r>
      <w:r w:rsidR="001721B4">
        <w:t xml:space="preserve">(i.e., when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001721B4">
        <w:t xml:space="preserve"> = .70,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B52153">
        <w:t xml:space="preserve"> </w:t>
      </w:r>
      <w:r w:rsidR="001721B4">
        <w:t>= 1.04 or 1.27 respectively).</w:t>
      </w:r>
      <w:r w:rsidR="004312D7">
        <w:t xml:space="preserve"> </w:t>
      </w:r>
    </w:p>
    <w:p w14:paraId="1791F61D" w14:textId="31A73BDB" w:rsidR="00B736FB" w:rsidRPr="00CC7B8B" w:rsidRDefault="006E32C1" w:rsidP="00D34711">
      <w:r>
        <w:t>Given that these estimates range between highly implausible and impossible, something appears to be amiss. E</w:t>
      </w:r>
      <w:r w:rsidRPr="006E32C1">
        <w:t xml:space="preserve">ither </w:t>
      </w:r>
      <w:proofErr w:type="spellStart"/>
      <w:r w:rsidRPr="006E32C1">
        <w:t>Vahey</w:t>
      </w:r>
      <w:proofErr w:type="spellEnd"/>
      <w:r w:rsidRPr="006E32C1">
        <w:t xml:space="preserve"> et al.'s (2015) estimate of average criterion associations is somewhere between highly implausible and mathematically impossible given the IRAP's reliability (i.e., assuming Hussey &amp; Drake </w:t>
      </w:r>
      <w:r>
        <w:t xml:space="preserve">2020 </w:t>
      </w:r>
      <w:r w:rsidRPr="006E32C1">
        <w:t xml:space="preserve">are </w:t>
      </w:r>
      <w:r>
        <w:t>right</w:t>
      </w:r>
      <w:r w:rsidRPr="006E32C1">
        <w:t xml:space="preserve"> about reliability), or Hussey &amp; Drake's (2020) estimate</w:t>
      </w:r>
      <w:r>
        <w:t xml:space="preserve">s </w:t>
      </w:r>
      <w:r w:rsidRPr="006E32C1">
        <w:t xml:space="preserve">of the IRAP's average reliability is implausibly low given the IRAP's high criterion validity (i.e., assuming </w:t>
      </w:r>
      <w:proofErr w:type="spellStart"/>
      <w:r w:rsidRPr="006E32C1">
        <w:t>Vahey</w:t>
      </w:r>
      <w:proofErr w:type="spellEnd"/>
      <w:r w:rsidRPr="006E32C1">
        <w:t xml:space="preserve"> et al. </w:t>
      </w:r>
      <w:r>
        <w:t xml:space="preserve">2015 </w:t>
      </w:r>
      <w:r w:rsidRPr="006E32C1">
        <w:t xml:space="preserve">are </w:t>
      </w:r>
      <w:r>
        <w:t>right</w:t>
      </w:r>
      <w:r w:rsidRPr="006E32C1">
        <w:t xml:space="preserve"> about validity). Ultimately it will be up t</w:t>
      </w:r>
      <w:r w:rsidR="00A22775">
        <w:t xml:space="preserve">o the community to determine whether our analyses in </w:t>
      </w:r>
      <w:r w:rsidRPr="006E32C1">
        <w:t xml:space="preserve">Hussey &amp; Drake (2020) </w:t>
      </w:r>
      <w:r w:rsidR="00A22775">
        <w:t xml:space="preserve">are </w:t>
      </w:r>
      <w:r w:rsidRPr="006E32C1">
        <w:t>sound</w:t>
      </w:r>
      <w:r w:rsidR="00A22775">
        <w:t>, and we provide open data and code to aid others in inspecting our work for errors. Because w</w:t>
      </w:r>
      <w:r w:rsidRPr="006E32C1">
        <w:t>e are confident in the numbers</w:t>
      </w:r>
      <w:r w:rsidR="00A22775">
        <w:t xml:space="preserve">, </w:t>
      </w:r>
      <w:r w:rsidRPr="006E32C1">
        <w:t xml:space="preserve">this motivates us to inspect </w:t>
      </w:r>
      <w:proofErr w:type="spellStart"/>
      <w:r w:rsidRPr="006E32C1">
        <w:t>Vahey</w:t>
      </w:r>
      <w:proofErr w:type="spellEnd"/>
      <w:r w:rsidRPr="006E32C1">
        <w:t xml:space="preserve"> et al.'s (2015) </w:t>
      </w:r>
      <w:r w:rsidR="00A22775">
        <w:t xml:space="preserve">data and analyses </w:t>
      </w:r>
      <w:r w:rsidRPr="006E32C1">
        <w:t xml:space="preserve">to determine if the issue lies there instead. </w:t>
      </w:r>
      <w:r w:rsidR="00AA1DA9">
        <w:t xml:space="preserve"> </w:t>
      </w:r>
    </w:p>
    <w:p w14:paraId="701DA313" w14:textId="233E15A0" w:rsidR="00167923" w:rsidRPr="00CC7B8B" w:rsidRDefault="00167923" w:rsidP="00414539">
      <w:pPr>
        <w:pStyle w:val="Heading1"/>
      </w:pPr>
      <w:r w:rsidRPr="00CC7B8B">
        <w:t>Method</w:t>
      </w:r>
      <w:r w:rsidR="00524107">
        <w:t xml:space="preserve"> &amp; Findings</w:t>
      </w:r>
    </w:p>
    <w:p w14:paraId="7CC0A155" w14:textId="08A1AC93" w:rsidR="009B4F34" w:rsidRDefault="00167923" w:rsidP="00524107">
      <w:pPr>
        <w:rPr>
          <w:i/>
          <w:iCs/>
        </w:rPr>
      </w:pPr>
      <w:r w:rsidRPr="00524107">
        <w:rPr>
          <w:i/>
          <w:iCs/>
          <w:highlight w:val="yellow"/>
        </w:rPr>
        <w:t>A detailed protocol describing the (re)analyses. This should be comprehensive in detail and include links to all materials and code required.</w:t>
      </w:r>
    </w:p>
    <w:p w14:paraId="3D662CC3" w14:textId="03EBA0E5" w:rsidR="004A569C" w:rsidRPr="004A569C" w:rsidRDefault="004A569C" w:rsidP="004A569C">
      <w:pPr>
        <w:rPr>
          <w:i/>
          <w:iCs/>
        </w:rPr>
      </w:pPr>
      <w:r w:rsidRPr="004A569C">
        <w:rPr>
          <w:i/>
          <w:iCs/>
          <w:highlight w:val="yellow"/>
        </w:rPr>
        <w:t>Provide a comprehensive overview of the findings of the analyses as preregistered. In the case of results which were not preregistered but result from justified deviations from the protocol should clearly be reported under a separate ‘Exploratory Findings’ heading.</w:t>
      </w:r>
    </w:p>
    <w:p w14:paraId="266CC9C0" w14:textId="47D26297" w:rsidR="00B33C2E" w:rsidRDefault="009B4F34" w:rsidP="00696B83">
      <w:r>
        <w:t xml:space="preserve">Vahey et al. (2015) reported the steps in their analyses in the conventional order: they identified effect sizes in original article, applied inclusion and exclusion criteria, extracted them, converted them to Pearson’s </w:t>
      </w:r>
      <w:r w:rsidRPr="000E29C2">
        <w:rPr>
          <w:i/>
          <w:iCs/>
        </w:rPr>
        <w:t>r</w:t>
      </w:r>
      <w:r>
        <w:t xml:space="preserve">, averaged them when multiple effect sizes came from a given study, fit a meta-analysis model, and performed a power analysis on the meta-effect size to guide sample size determination in future studies. Attempts to verify these steps for this article were conducted and reported here in reverse order. Subsequently, I report a new meta-analysis and power analysis using the reextracted individual effect sizes. </w:t>
      </w:r>
    </w:p>
    <w:p w14:paraId="67684F4F" w14:textId="77777777" w:rsidR="00B33C2E" w:rsidRPr="00CC7B8B" w:rsidRDefault="00B33C2E" w:rsidP="00B33C2E">
      <w:pPr>
        <w:pStyle w:val="Heading2"/>
      </w:pPr>
      <w:r>
        <w:lastRenderedPageBreak/>
        <w:t xml:space="preserve">Transparency statement </w:t>
      </w:r>
    </w:p>
    <w:p w14:paraId="54687BCC" w14:textId="4F5B4BF3" w:rsidR="00F940A0" w:rsidRPr="00CC7B8B" w:rsidRDefault="00B33C2E" w:rsidP="00380E3E">
      <w:r>
        <w:t>All data, code, and formulae (e.g., to convert effect sizes) to reproduce the verification and extension analyses can be found in the supplementary materials (see osf.io/</w:t>
      </w:r>
      <w:r w:rsidRPr="00586996">
        <w:rPr>
          <w:highlight w:val="yellow"/>
        </w:rPr>
        <w:t>XXXX</w:t>
      </w:r>
      <w:r>
        <w:t xml:space="preserve">). </w:t>
      </w:r>
      <w:r w:rsidRPr="00CC7B8B">
        <w:t>We report how we determined our sample size, all data exclusions (if any), all inclusion/exclusion criteria</w:t>
      </w:r>
      <w:r w:rsidRPr="00B40277">
        <w:rPr>
          <w:highlight w:val="yellow"/>
        </w:rPr>
        <w:t>, whether inclusion/exclusion criteria were established prior to data analysis,</w:t>
      </w:r>
      <w:r w:rsidRPr="00CC7B8B">
        <w:t xml:space="preserve"> all manipulations, and all measures in the study</w:t>
      </w:r>
      <w:r>
        <w:t xml:space="preserve"> (Simmons et al. 2012).</w:t>
      </w:r>
      <w:r w:rsidR="00380E3E">
        <w:t xml:space="preserve"> In the process of conducting this verification attempt, I contacted the corresponding author of Vahey et al. (2015) and requested that they share their code or further details of their </w:t>
      </w:r>
      <w:r w:rsidR="00586996">
        <w:t>analytic approach</w:t>
      </w:r>
      <w:r w:rsidR="00380E3E">
        <w:t xml:space="preserve">, who declined. I </w:t>
      </w:r>
      <w:r w:rsidR="00F21238">
        <w:t xml:space="preserve">also </w:t>
      </w:r>
      <w:r w:rsidR="00380E3E">
        <w:t>shared a copy of an earlier version of th</w:t>
      </w:r>
      <w:r w:rsidR="00F21238">
        <w:t>ese</w:t>
      </w:r>
      <w:r w:rsidR="00380E3E">
        <w:t xml:space="preserve"> verification attempt</w:t>
      </w:r>
      <w:r w:rsidR="00F21238">
        <w:t>s with the corresponding author in July 2019</w:t>
      </w:r>
      <w:r w:rsidR="00380E3E">
        <w:t xml:space="preserve">, including code, data, and a set of slides outlining my concerns about </w:t>
      </w:r>
      <w:r w:rsidR="00F21238">
        <w:t xml:space="preserve">Vahey et al.’s (2015) </w:t>
      </w:r>
      <w:r w:rsidR="00380E3E">
        <w:t xml:space="preserve">computational reproducibility. </w:t>
      </w:r>
      <w:r w:rsidR="00F21238">
        <w:t xml:space="preserve">I </w:t>
      </w:r>
      <w:r w:rsidR="007D4DD0">
        <w:t xml:space="preserve">have </w:t>
      </w:r>
      <w:r w:rsidR="00F21238">
        <w:t>received n</w:t>
      </w:r>
      <w:r w:rsidR="00380E3E">
        <w:t xml:space="preserve">o contact from the </w:t>
      </w:r>
      <w:r w:rsidR="00E6539D">
        <w:t xml:space="preserve">corresponding </w:t>
      </w:r>
      <w:r w:rsidR="00380E3E">
        <w:t>author since then.</w:t>
      </w:r>
    </w:p>
    <w:p w14:paraId="7EE53CF5" w14:textId="1C4DB55D" w:rsidR="00B95E95" w:rsidRPr="00C46F18" w:rsidRDefault="005661DE" w:rsidP="00C46F18">
      <w:pPr>
        <w:pStyle w:val="Heading2"/>
      </w:pPr>
      <w:r>
        <w:t>P</w:t>
      </w:r>
      <w:r w:rsidR="00B95E95" w:rsidRPr="00C46F18">
        <w:t>ower analyses</w:t>
      </w:r>
    </w:p>
    <w:p w14:paraId="73664D00" w14:textId="18713D71" w:rsidR="00B62C3D" w:rsidRDefault="00DA2E35" w:rsidP="00696B83">
      <w:r>
        <w:t>Details of the power analyses conducted by Vahey et al. (2015) were extracted. This included the meta-effect size used (i.e., using point estimate or lower bound confidence interval, following Perugini et al.’s recommendation, as adopted in Vahey et al. 2015), test (Pearson’s r correlation, independent t-test, dependent t-test), direction of hypothesis (one-sided vs. two sided)</w:t>
      </w:r>
      <w:r w:rsidR="009D6E04">
        <w:t xml:space="preserve">, and the </w:t>
      </w:r>
      <w:r w:rsidR="00D566E1">
        <w:t>recommended</w:t>
      </w:r>
      <w:r w:rsidR="009D6E04">
        <w:t xml:space="preserve"> sample size (i.e., the result of the test).</w:t>
      </w:r>
      <w:r>
        <w:t xml:space="preserve"> Verification tests were performed using the </w:t>
      </w:r>
      <w:r w:rsidR="00D36B5A">
        <w:t>pwr</w:t>
      </w:r>
      <w:r>
        <w:t xml:space="preserve"> R library</w:t>
      </w:r>
      <w:r w:rsidR="003A49F2">
        <w:t xml:space="preserve"> (REF)</w:t>
      </w:r>
      <w:r>
        <w:t xml:space="preserve">. </w:t>
      </w:r>
      <w:r w:rsidR="005151B9">
        <w:t xml:space="preserve">Table XX contains </w:t>
      </w:r>
      <w:r w:rsidR="00AA6455">
        <w:t xml:space="preserve">all details of the </w:t>
      </w:r>
      <w:r w:rsidR="005151B9">
        <w:t>original power analyses reported by Vahey et al. (2015) and the results of the verification analyses</w:t>
      </w:r>
      <w:r w:rsidR="00AA6455">
        <w:t xml:space="preserve">. </w:t>
      </w:r>
      <w:r w:rsidR="00ED76E7">
        <w:t xml:space="preserve">As can be seen in the table, </w:t>
      </w:r>
      <w:r w:rsidR="00ED5CE9">
        <w:t>Vahey et al.’s (2015)</w:t>
      </w:r>
      <w:r w:rsidR="00ED76E7">
        <w:t xml:space="preserve"> sample size recommendations </w:t>
      </w:r>
      <w:r w:rsidR="00DC3D10">
        <w:t xml:space="preserve">were found to be </w:t>
      </w:r>
      <w:r w:rsidR="00ED76E7" w:rsidRPr="00CC7B8B">
        <w:t>computationally reproducible</w:t>
      </w:r>
      <w:r w:rsidR="00DC3D10">
        <w:t xml:space="preserve"> when their meta-analytic effect size was used</w:t>
      </w:r>
      <w:r w:rsidR="00ED76E7" w:rsidRPr="00CC7B8B">
        <w:t>.</w:t>
      </w:r>
      <w:r w:rsidR="00B40277">
        <w:t xml:space="preserve"> </w:t>
      </w:r>
      <w:r w:rsidR="00B40277" w:rsidRPr="00325F71">
        <w:rPr>
          <w:highlight w:val="yellow"/>
        </w:rPr>
        <w:t>[remove references to two sided tests not being reported]</w:t>
      </w:r>
    </w:p>
    <w:p w14:paraId="22565485" w14:textId="341DB504" w:rsidR="00402418" w:rsidRDefault="00D8360F" w:rsidP="004B436E">
      <w:pPr>
        <w:pStyle w:val="Heading2"/>
      </w:pPr>
      <w:r w:rsidRPr="004B436E">
        <w:t>I</w:t>
      </w:r>
      <w:r w:rsidR="00457050" w:rsidRPr="004B436E">
        <w:t xml:space="preserve">mplementation of </w:t>
      </w:r>
      <w:r w:rsidR="00C5694D" w:rsidRPr="004B436E">
        <w:t xml:space="preserve">the </w:t>
      </w:r>
      <w:r w:rsidR="00C429CE" w:rsidRPr="004B436E">
        <w:t>meta-analysis</w:t>
      </w:r>
    </w:p>
    <w:p w14:paraId="73748218" w14:textId="02876F58" w:rsidR="00402418" w:rsidRDefault="00123A38" w:rsidP="009427A8">
      <w:r>
        <w:t xml:space="preserve">Vahey et al. (2015) stated that they employed a Hunter &amp; Schmidt style meta-analysis and cited Field &amp; Gillett (2010). The latter </w:t>
      </w:r>
      <w:proofErr w:type="gramStart"/>
      <w:r>
        <w:t>authors’</w:t>
      </w:r>
      <w:proofErr w:type="gramEnd"/>
      <w:r>
        <w:t xml:space="preserve"> described the Hunter &amp; Schmidt style meta-analysis as involving an average Pearson’s r effect size that was weighted by sample sizes</w:t>
      </w:r>
      <w:r w:rsidR="009427A8">
        <w:t xml:space="preserve">, and reporting credibility intervals rather than confidence intervals. I return to the definition of credibility intervals later. </w:t>
      </w:r>
      <w:r w:rsidR="00402418">
        <w:t xml:space="preserve">Vahey et al. (2015) </w:t>
      </w:r>
      <w:r w:rsidR="0036441B">
        <w:t xml:space="preserve">did not specify </w:t>
      </w:r>
      <w:r w:rsidR="00402418">
        <w:t xml:space="preserve">how they implemented their analyses </w:t>
      </w:r>
      <w:r w:rsidR="0036441B">
        <w:t xml:space="preserve">or </w:t>
      </w:r>
      <w:r w:rsidR="00402418">
        <w:t>make their code available. When contacted, the first author declined to share their code and suggested that the SPSS scripts associated with Field &amp; Gillett (2010) should be used to recreate their analyses. The accompanying materials for Field &amp; Gillett (2010) were therefore downloaded from Field’s website. This contained two different SPSS scripts, “</w:t>
      </w:r>
      <w:proofErr w:type="spellStart"/>
      <w:r w:rsidR="00402418">
        <w:t>Meta_Basic_r.sps</w:t>
      </w:r>
      <w:proofErr w:type="spellEnd"/>
      <w:r w:rsidR="00402418">
        <w:t>” and “</w:t>
      </w:r>
      <w:proofErr w:type="spellStart"/>
      <w:r w:rsidR="00402418">
        <w:t>h_s</w:t>
      </w:r>
      <w:proofErr w:type="spellEnd"/>
      <w:r w:rsidR="00402418">
        <w:t xml:space="preserve"> </w:t>
      </w:r>
      <w:proofErr w:type="spellStart"/>
      <w:r w:rsidR="00402418">
        <w:t>syntax.sps</w:t>
      </w:r>
      <w:proofErr w:type="spellEnd"/>
      <w:r w:rsidR="00402418">
        <w:t xml:space="preserve">”. </w:t>
      </w:r>
    </w:p>
    <w:p w14:paraId="57AFCD60" w14:textId="77777777" w:rsidR="00402418" w:rsidRDefault="00402418" w:rsidP="003F6D28">
      <w:r>
        <w:t xml:space="preserve">The code in these scripts was examined </w:t>
      </w:r>
      <w:proofErr w:type="gramStart"/>
      <w:r>
        <w:t>in order to</w:t>
      </w:r>
      <w:proofErr w:type="gramEnd"/>
      <w:r>
        <w:t xml:space="preserve"> determine whether they (individually or jointly) were capable of calculating the various values that were reported in Vahey et al. (2015). That is, agnostic to the numerical results </w:t>
      </w:r>
      <w:proofErr w:type="gramStart"/>
      <w:r>
        <w:t>actually produced</w:t>
      </w:r>
      <w:proofErr w:type="gramEnd"/>
      <w:r>
        <w:t xml:space="preserve"> by running the scripts, I first assessed whether these scripts were capable of producing (a) all of the variables that Vahey et al. (2015) reported and (b) producing them in an unambiguous way (i.e., only calculating a given variable via one method). Inspection of these two scripts showed that (a) neither script was capable of computationally reproducing all four of the forest </w:t>
      </w:r>
      <w:proofErr w:type="gramStart"/>
      <w:r>
        <w:t>plot</w:t>
      </w:r>
      <w:proofErr w:type="gramEnd"/>
      <w:r>
        <w:t xml:space="preserve">, the meta-analytic point estimate, the confidence intervals, and the credibility intervals. However, (b) the scripts were also not capable of jointly reproducing the variables reported in Vahey et al. (2015) in an unambiguous way, because they implemented slightly different methods. </w:t>
      </w:r>
    </w:p>
    <w:p w14:paraId="355A59CF" w14:textId="77777777" w:rsidR="00D65727" w:rsidRDefault="00CA6036" w:rsidP="003F6D28">
      <w:r>
        <w:t>S</w:t>
      </w:r>
      <w:r w:rsidR="00402418">
        <w:t>pecifically, on the one hand, the “</w:t>
      </w:r>
      <w:proofErr w:type="spellStart"/>
      <w:r w:rsidR="00402418">
        <w:t>Meta_Basic_R.sps</w:t>
      </w:r>
      <w:proofErr w:type="spellEnd"/>
      <w:r w:rsidR="00402418">
        <w:t xml:space="preserve">” script applies an Overton transformation to the Pearson’s </w:t>
      </w:r>
      <w:r w:rsidR="00402418" w:rsidRPr="00DD68BB">
        <w:rPr>
          <w:i/>
          <w:iCs/>
        </w:rPr>
        <w:t>r</w:t>
      </w:r>
      <w:r w:rsidR="00402418">
        <w:t xml:space="preserve"> correlations prior to analysis, whereas “</w:t>
      </w:r>
      <w:proofErr w:type="spellStart"/>
      <w:r w:rsidR="00402418">
        <w:t>h_s</w:t>
      </w:r>
      <w:proofErr w:type="spellEnd"/>
      <w:r w:rsidR="00402418">
        <w:t xml:space="preserve"> </w:t>
      </w:r>
      <w:proofErr w:type="spellStart"/>
      <w:r w:rsidR="00402418">
        <w:t>syntax.sps</w:t>
      </w:r>
      <w:proofErr w:type="spellEnd"/>
      <w:r w:rsidR="00402418">
        <w:t>” did not. Field &amp; Gillett, 2010, stated that the Overton transformation should only be employed in a Hedges’ style meta-analysis and not the Hunter &amp; Schmidt method (i.e., this is Field &amp; Gillet’s incongruity, not Vahey et al.’s). In addition to this, this script does not calculate confidence intervals for Hunter &amp; Schmidt style meta-analyses. On the other hand, the “</w:t>
      </w:r>
      <w:proofErr w:type="spellStart"/>
      <w:r w:rsidR="00402418">
        <w:t>h_s</w:t>
      </w:r>
      <w:proofErr w:type="spellEnd"/>
      <w:r w:rsidR="00402418">
        <w:t xml:space="preserve"> </w:t>
      </w:r>
      <w:proofErr w:type="spellStart"/>
      <w:r w:rsidR="00402418">
        <w:t>syntax.sps</w:t>
      </w:r>
      <w:proofErr w:type="spellEnd"/>
      <w:r w:rsidR="00402418">
        <w:t xml:space="preserve">” script requires reliability estimates for both variables in each correlation (i.e., the reliabilities </w:t>
      </w:r>
      <m:oMath>
        <m:sSub>
          <m:sSubPr>
            <m:ctrlPr>
              <w:rPr>
                <w:rFonts w:ascii="Cambria Math" w:hAnsi="Cambria Math"/>
                <w:i/>
              </w:rPr>
            </m:ctrlPr>
          </m:sSubPr>
          <m:e>
            <m:r>
              <w:rPr>
                <w:rFonts w:ascii="Cambria Math" w:hAnsi="Cambria Math"/>
              </w:rPr>
              <m:t>r</m:t>
            </m:r>
          </m:e>
          <m:sub>
            <m:r>
              <w:rPr>
                <w:rFonts w:ascii="Cambria Math" w:hAnsi="Cambria Math"/>
              </w:rPr>
              <m:t>x</m:t>
            </m:r>
          </m:sub>
        </m:sSub>
      </m:oMath>
      <w:r w:rsidR="00402418">
        <w:t xml:space="preserve"> and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sidR="00402418">
        <w:t xml:space="preserve"> for the correlation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00402418">
        <w:t xml:space="preserve">) </w:t>
      </w:r>
      <w:proofErr w:type="gramStart"/>
      <w:r w:rsidR="00402418">
        <w:t>in order to</w:t>
      </w:r>
      <w:proofErr w:type="gramEnd"/>
      <w:r w:rsidR="00402418">
        <w:t xml:space="preserve"> correct the meta-estimates for attenuation. Vahey et al. (2015) did not report extracting or using reliability estimates in this way in their manuscript or supplementary materials. This script does calculate confidence intervals on the meta-estimate but not the individual effect sizes, therefore the forest plot could not be reproduced from this script. </w:t>
      </w:r>
    </w:p>
    <w:p w14:paraId="242EC842" w14:textId="492AAD1F" w:rsidR="003C4274" w:rsidRDefault="00516B5D" w:rsidP="001B1E91">
      <w:r>
        <w:t>Other than the above divergences, the code in each script was confirmed to accuracy implement the equations described in Field &amp; Gillett (2010</w:t>
      </w:r>
      <w:r w:rsidR="00DE3B95">
        <w:t>; d</w:t>
      </w:r>
      <w:r w:rsidR="00DA36CB">
        <w:t xml:space="preserve">ocumentation </w:t>
      </w:r>
      <w:r w:rsidR="00DE3B95">
        <w:t>of this validation is</w:t>
      </w:r>
      <w:r w:rsidR="00DA36CB">
        <w:t xml:space="preserve"> available in the supplementary materials</w:t>
      </w:r>
      <w:r w:rsidR="00DE3B95">
        <w:t>)</w:t>
      </w:r>
      <w:r w:rsidR="00DA36CB">
        <w:t>.</w:t>
      </w:r>
      <w:r w:rsidR="007B6DB9">
        <w:t xml:space="preserve"> </w:t>
      </w:r>
      <w:r w:rsidR="00402418">
        <w:t xml:space="preserve">As such, in the absence of additional information, the two scripts provided by Field &amp; Gillett (2010) were therefore not capable of fully and unambiguously reproducing the same variables as those reported in Vahey et al. (2015) without further alternation. </w:t>
      </w:r>
      <w:proofErr w:type="gramStart"/>
      <w:r w:rsidR="00402418">
        <w:t>In light of</w:t>
      </w:r>
      <w:proofErr w:type="gramEnd"/>
      <w:r w:rsidR="00402418">
        <w:t xml:space="preserve"> this, I therefore altered the implementations in multiple ways in order to attempt to reproduce Vahey et al.’s (2015) results. </w:t>
      </w:r>
    </w:p>
    <w:p w14:paraId="597191AA" w14:textId="1B36E653" w:rsidR="00017296" w:rsidRDefault="003920AD" w:rsidP="00BC16B6">
      <w:pPr>
        <w:pStyle w:val="Heading3"/>
      </w:pPr>
      <w:r>
        <w:t xml:space="preserve">Definition </w:t>
      </w:r>
      <w:r w:rsidR="002F2881">
        <w:t>of c</w:t>
      </w:r>
      <w:r w:rsidR="006B2E43">
        <w:t>redibility intervals</w:t>
      </w:r>
    </w:p>
    <w:p w14:paraId="0D899DAA" w14:textId="77777777" w:rsidR="00214168" w:rsidRDefault="00287689" w:rsidP="003F6D28">
      <w:r>
        <w:t>Vahey et al. (2015) report what they refer to as Credibility Intervals (CR), which attempt to estimate the generalizability of the meta-effect size (Field &amp; Gillett, 2010). However, t</w:t>
      </w:r>
      <w:r w:rsidR="00521BF2">
        <w:t xml:space="preserve">here is some ambiguity around the </w:t>
      </w:r>
      <w:r w:rsidR="00521BF2">
        <w:lastRenderedPageBreak/>
        <w:t xml:space="preserve">term credibility interval. </w:t>
      </w:r>
      <w:proofErr w:type="gramStart"/>
      <w:r w:rsidR="00521BF2">
        <w:t>In order to</w:t>
      </w:r>
      <w:proofErr w:type="gramEnd"/>
      <w:r w:rsidR="00521BF2">
        <w:t xml:space="preserve"> </w:t>
      </w:r>
      <w:r w:rsidR="00CF6BB5">
        <w:t xml:space="preserve">ensure that </w:t>
      </w:r>
      <w:r w:rsidR="005A1B7F">
        <w:t xml:space="preserve">the verification analyses were correctly implemented, </w:t>
      </w:r>
      <w:r w:rsidR="00CF6BB5">
        <w:t xml:space="preserve">it is important to first define </w:t>
      </w:r>
      <w:r w:rsidR="0044409A">
        <w:t>them</w:t>
      </w:r>
      <w:r w:rsidR="00CF6BB5">
        <w:t xml:space="preserve">. </w:t>
      </w:r>
    </w:p>
    <w:p w14:paraId="0DF91562" w14:textId="3D70B52D" w:rsidR="0022221C" w:rsidRDefault="00C32E89" w:rsidP="003F6D28">
      <w:r>
        <w:t>Broadly speaking</w:t>
      </w:r>
      <w:r w:rsidR="00972754">
        <w:t xml:space="preserve">, and </w:t>
      </w:r>
      <w:r w:rsidR="00284576">
        <w:t>using the language of linear mixed effects models,</w:t>
      </w:r>
      <w:r>
        <w:t xml:space="preserve"> w</w:t>
      </w:r>
      <w:r w:rsidR="00017296">
        <w:t xml:space="preserve">hereas confidence intervals are based on the standard error of </w:t>
      </w:r>
      <w:r w:rsidR="00284576">
        <w:t xml:space="preserve">the intercept </w:t>
      </w:r>
      <w:r w:rsidR="00017296">
        <w:t>(</w:t>
      </w:r>
      <m:oMath>
        <m:r>
          <w:rPr>
            <w:rFonts w:ascii="Cambria Math" w:hAnsi="Cambria Math"/>
          </w:rPr>
          <m:t xml:space="preserve">95% </m:t>
        </m:r>
        <m:r>
          <m:rPr>
            <m:sty m:val="p"/>
          </m:rPr>
          <w:rPr>
            <w:rFonts w:ascii="Cambria Math" w:hAnsi="Cambria Math"/>
          </w:rPr>
          <m:t>CI</m:t>
        </m:r>
        <m:r>
          <w:rPr>
            <w:rFonts w:ascii="Cambria Math" w:hAnsi="Cambria Math"/>
          </w:rPr>
          <m:t xml:space="preserve">= </m:t>
        </m:r>
        <m:acc>
          <m:accPr>
            <m:chr m:val="̅"/>
            <m:ctrlPr>
              <w:rPr>
                <w:rFonts w:ascii="Cambria Math" w:hAnsi="Cambria Math"/>
                <w:iCs/>
              </w:rPr>
            </m:ctrlPr>
          </m:accPr>
          <m:e>
            <m:r>
              <w:rPr>
                <w:rFonts w:ascii="Cambria Math" w:hAnsi="Cambria Math"/>
              </w:rPr>
              <m:t>r</m:t>
            </m:r>
          </m:e>
        </m:acc>
        <m:r>
          <w:rPr>
            <w:rFonts w:ascii="Cambria Math" w:hAnsi="Cambria Math"/>
          </w:rPr>
          <m:t xml:space="preserve"> ±1.96×SE</m:t>
        </m:r>
      </m:oMath>
      <w:r w:rsidR="00017296">
        <w:t>)</w:t>
      </w:r>
      <w:r w:rsidR="00214168">
        <w:t>,</w:t>
      </w:r>
      <w:r w:rsidR="00017296">
        <w:t xml:space="preserve"> credibility intervals are based on the standard deviation of the random effect</w:t>
      </w:r>
      <w:r w:rsidR="00131382">
        <w:t xml:space="preserve"> (often denoted </w:t>
      </w:r>
      <m:oMath>
        <m:r>
          <w:rPr>
            <w:rFonts w:ascii="Cambria Math" w:hAnsi="Cambria Math"/>
          </w:rPr>
          <m:t>τ</m:t>
        </m:r>
      </m:oMath>
      <w:r w:rsidR="00131382">
        <w:t xml:space="preserve">). </w:t>
      </w:r>
      <w:r w:rsidR="00DC1652">
        <w:t xml:space="preserve">Credibility Intervals posed two challenges to verification: (1) they are referred to by different names by different authors (e.g., </w:t>
      </w:r>
      <w:proofErr w:type="spellStart"/>
      <w:r w:rsidR="00DC1652">
        <w:t>Vichtbauer</w:t>
      </w:r>
      <w:proofErr w:type="spellEnd"/>
      <w:r w:rsidR="00DC1652">
        <w:t xml:space="preserve"> REF refers to them as prediction intervals), and (2) </w:t>
      </w:r>
      <w:r w:rsidR="00306D45">
        <w:t>even when using the same name</w:t>
      </w:r>
      <w:r w:rsidR="00BE09E7">
        <w:t>,</w:t>
      </w:r>
      <w:r w:rsidR="00306D45">
        <w:t xml:space="preserve"> </w:t>
      </w:r>
      <w:r w:rsidR="00DC1652">
        <w:t xml:space="preserve">they are defined </w:t>
      </w:r>
      <w:r w:rsidR="00306D45">
        <w:t>differently by different authors</w:t>
      </w:r>
      <w:r w:rsidR="001E19B4">
        <w:t xml:space="preserve"> (this point will be returned to later).</w:t>
      </w:r>
      <w:r w:rsidR="00306D45">
        <w:t xml:space="preserve"> It is therefore important to be precise when defining the interval defined and implemented by Field &amp; Gillett (2010), which </w:t>
      </w:r>
      <w:r w:rsidR="009D7405">
        <w:t xml:space="preserve">the first author of </w:t>
      </w:r>
      <w:r w:rsidR="00306D45">
        <w:t xml:space="preserve">Vahey et al. (2015) </w:t>
      </w:r>
      <w:r w:rsidR="006D5448">
        <w:t>stated</w:t>
      </w:r>
      <w:r w:rsidR="00306D45">
        <w:t xml:space="preserve"> </w:t>
      </w:r>
      <w:r w:rsidR="00395801">
        <w:t xml:space="preserve">in </w:t>
      </w:r>
      <w:r w:rsidR="009D7405">
        <w:t xml:space="preserve">a personal </w:t>
      </w:r>
      <w:r w:rsidR="00395801">
        <w:t>communication</w:t>
      </w:r>
      <w:r w:rsidR="006D5448">
        <w:t xml:space="preserve"> that they used for their analyses</w:t>
      </w:r>
      <w:r w:rsidR="00306D45">
        <w:t>.</w:t>
      </w:r>
      <w:r w:rsidR="00261AE7">
        <w:t xml:space="preserve"> </w:t>
      </w:r>
      <w:r w:rsidR="007668ED">
        <w:t xml:space="preserve">Field &amp; Gillett (2010) </w:t>
      </w:r>
      <w:r w:rsidR="00364AB9">
        <w:t>define</w:t>
      </w:r>
      <w:r w:rsidR="007668ED">
        <w:t>d</w:t>
      </w:r>
      <w:r w:rsidR="00364AB9">
        <w:t xml:space="preserve"> the </w:t>
      </w:r>
      <w:r w:rsidR="007668ED">
        <w:t xml:space="preserve">Hunter &amp; Schmidt style </w:t>
      </w:r>
      <w:r w:rsidR="00364AB9">
        <w:t>credibility interval as</w:t>
      </w:r>
      <w:r w:rsidR="007668ED">
        <w:t xml:space="preserve"> t</w:t>
      </w:r>
      <w:r w:rsidR="0022221C">
        <w:t xml:space="preserve">he meta-analytic effect size ± the critical </w:t>
      </w:r>
      <w:r w:rsidR="0022221C" w:rsidRPr="0022221C">
        <w:rPr>
          <w:i/>
          <w:iCs/>
        </w:rPr>
        <w:t>t</w:t>
      </w:r>
      <w:r w:rsidR="0022221C">
        <w:t xml:space="preserve"> value (1.9</w:t>
      </w:r>
      <w:r w:rsidR="007668ED">
        <w:t>6</w:t>
      </w:r>
      <w:r w:rsidR="0022221C">
        <w:t xml:space="preserve"> for 95% intervals) multiplied by </w:t>
      </w:r>
      <w:r w:rsidR="0022221C" w:rsidRPr="0022221C">
        <w:t xml:space="preserve">the </w:t>
      </w:r>
      <w:r w:rsidR="007668ED">
        <w:t xml:space="preserve">square root of the </w:t>
      </w:r>
      <w:r w:rsidR="0022221C" w:rsidRPr="0022221C">
        <w:t>variance in population correlations</w:t>
      </w:r>
      <w:r w:rsidR="00FC5B76">
        <w:t xml:space="preserve"> (Field &amp; Gillett, 2010, equation 5</w:t>
      </w:r>
      <w:r w:rsidR="00FC5B76" w:rsidRPr="0059237F">
        <w:t>)</w:t>
      </w:r>
      <w:r w:rsidR="00FC5B76">
        <w:t>:</w:t>
      </w:r>
    </w:p>
    <w:p w14:paraId="7A57971B" w14:textId="0D4CF03B" w:rsidR="0059237F" w:rsidRDefault="0059237F" w:rsidP="003F6D28"/>
    <w:p w14:paraId="515246F4" w14:textId="7D86BE11" w:rsidR="0059237F" w:rsidRDefault="0059237F" w:rsidP="003F6D28">
      <m:oMathPara>
        <m:oMath>
          <m:r>
            <m:rPr>
              <m:sty m:val="p"/>
            </m:rPr>
            <w:rPr>
              <w:rFonts w:ascii="Cambria Math" w:hAnsi="Cambria Math"/>
            </w:rPr>
            <m:t xml:space="preserve">95% CR= </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bSup>
                <m:sSubSupPr>
                  <m:ctrlPr>
                    <w:rPr>
                      <w:rFonts w:ascii="Cambria Math" w:hAnsi="Cambria Math"/>
                    </w:rPr>
                  </m:ctrlPr>
                </m:sSubSupPr>
                <m:e>
                  <m:acc>
                    <m:accPr>
                      <m:ctrlPr>
                        <w:rPr>
                          <w:rFonts w:ascii="Cambria Math" w:hAnsi="Cambria Math"/>
                        </w:rPr>
                      </m:ctrlPr>
                    </m:accPr>
                    <m:e>
                      <m:r>
                        <w:rPr>
                          <w:rFonts w:ascii="Cambria Math" w:hAnsi="Cambria Math"/>
                        </w:rPr>
                        <m:t>σ</m:t>
                      </m:r>
                    </m:e>
                  </m:acc>
                </m:e>
                <m:sub>
                  <m:r>
                    <w:rPr>
                      <w:rFonts w:ascii="Cambria Math" w:hAnsi="Cambria Math"/>
                    </w:rPr>
                    <m:t>p</m:t>
                  </m:r>
                </m:sub>
                <m:sup>
                  <m:r>
                    <m:rPr>
                      <m:sty m:val="p"/>
                    </m:rPr>
                    <w:rPr>
                      <w:rFonts w:ascii="Cambria Math" w:hAnsi="Cambria Math"/>
                    </w:rPr>
                    <m:t>2</m:t>
                  </m:r>
                </m:sup>
              </m:sSubSup>
            </m:e>
          </m:rad>
        </m:oMath>
      </m:oMathPara>
    </w:p>
    <w:p w14:paraId="510A1D2E" w14:textId="0C0E57E3" w:rsidR="0022221C" w:rsidRDefault="0022221C" w:rsidP="003F6D28"/>
    <w:p w14:paraId="1D4E61B4" w14:textId="2FE7F0FB" w:rsidR="0022221C" w:rsidRDefault="00131382" w:rsidP="003F6D28">
      <w:r>
        <w:t>They define the</w:t>
      </w:r>
      <w:r w:rsidR="0022221C" w:rsidRPr="0022221C">
        <w:t xml:space="preserve"> variance in population correlations</w:t>
      </w:r>
      <w:r w:rsidR="0022221C">
        <w:t xml:space="preserve"> as t</w:t>
      </w:r>
      <w:r w:rsidR="0022221C" w:rsidRPr="0022221C">
        <w:t xml:space="preserve">he variance of sample effect sizes </w:t>
      </w:r>
      <w:r w:rsidR="00E36656">
        <w:t xml:space="preserve">(which Vahey et al. 2015 denote as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E36656">
        <w:t xml:space="preserve">) </w:t>
      </w:r>
      <w:r w:rsidR="0022221C">
        <w:t xml:space="preserve">minus the </w:t>
      </w:r>
      <w:r w:rsidR="0022221C" w:rsidRPr="0022221C">
        <w:t>sampling error variance</w:t>
      </w:r>
      <w:r w:rsidR="00FC5B76">
        <w:t xml:space="preserve"> (Field &amp; Gillett, 2010, equations 2, 3, and 4 combined</w:t>
      </w:r>
      <w:r w:rsidR="00FC5B76" w:rsidRPr="0059237F">
        <w:t>)</w:t>
      </w:r>
      <w:r w:rsidR="0022221C">
        <w:t>:</w:t>
      </w:r>
    </w:p>
    <w:p w14:paraId="47DED322" w14:textId="4A56A0AF" w:rsidR="0022221C" w:rsidRDefault="0022221C" w:rsidP="003F6D28"/>
    <w:p w14:paraId="785F3189" w14:textId="256242F7" w:rsidR="0022221C" w:rsidRDefault="00000000" w:rsidP="003F6D28">
      <m:oMathPara>
        <m:oMath>
          <m:sSubSup>
            <m:sSubSupPr>
              <m:ctrlPr>
                <w:rPr>
                  <w:rFonts w:ascii="Cambria Math" w:hAnsi="Cambria Math"/>
                </w:rPr>
              </m:ctrlPr>
            </m:sSubSupPr>
            <m:e>
              <m:acc>
                <m:accPr>
                  <m:ctrlPr>
                    <w:rPr>
                      <w:rFonts w:ascii="Cambria Math" w:hAnsi="Cambria Math"/>
                    </w:rPr>
                  </m:ctrlPr>
                </m:accPr>
                <m:e>
                  <m:r>
                    <w:rPr>
                      <w:rFonts w:ascii="Cambria Math" w:hAnsi="Cambria Math"/>
                    </w:rPr>
                    <m:t>σ</m:t>
                  </m:r>
                </m:e>
              </m:acc>
            </m:e>
            <m:sub>
              <m:r>
                <w:rPr>
                  <w:rFonts w:ascii="Cambria Math" w:hAnsi="Cambria Math"/>
                </w:rPr>
                <m:t>p</m:t>
              </m:r>
            </m:sub>
            <m:sup>
              <m:r>
                <m:rPr>
                  <m:sty m:val="p"/>
                </m:rPr>
                <w:rPr>
                  <w:rFonts w:ascii="Cambria Math" w:hAnsi="Cambria Math"/>
                </w:rPr>
                <m:t>2</m:t>
              </m:r>
            </m:sup>
          </m:sSubSup>
          <m:r>
            <m:rPr>
              <m:sty m:val="p"/>
            </m:rPr>
            <w:rPr>
              <w:rFonts w:ascii="Cambria Math" w:hAnsi="Cambria Math"/>
            </w:rPr>
            <m:t xml:space="preserve">= </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p>
                    <m:sSupPr>
                      <m:ctrlPr>
                        <w:rPr>
                          <w:rFonts w:ascii="Cambria Math" w:hAnsi="Cambria Math"/>
                        </w:rPr>
                      </m:ctrlPr>
                    </m:sSupPr>
                    <m:e>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 xml:space="preserve">- </m:t>
                      </m:r>
                      <m:acc>
                        <m:accPr>
                          <m:chr m:val="̅"/>
                          <m:ctrlPr>
                            <w:rPr>
                              <w:rFonts w:ascii="Cambria Math" w:hAnsi="Cambria Math"/>
                            </w:rPr>
                          </m:ctrlPr>
                        </m:accPr>
                        <m:e>
                          <m:r>
                            <w:rPr>
                              <w:rFonts w:ascii="Cambria Math" w:hAnsi="Cambria Math"/>
                            </w:rPr>
                            <m:t>r</m:t>
                          </m:r>
                        </m:e>
                      </m:acc>
                      <m:r>
                        <m:rPr>
                          <m:sty m:val="p"/>
                        </m:rPr>
                        <w:rPr>
                          <w:rFonts w:ascii="Cambria Math" w:hAnsi="Cambria Math"/>
                        </w:rPr>
                        <m:t>)</m:t>
                      </m:r>
                    </m:e>
                    <m:sup>
                      <m:r>
                        <m:rPr>
                          <m:sty m:val="p"/>
                        </m:rPr>
                        <w:rPr>
                          <w:rFonts w:ascii="Cambria Math" w:hAnsi="Cambria Math"/>
                        </w:rPr>
                        <m:t>2</m:t>
                      </m:r>
                    </m:sup>
                  </m:sSup>
                </m:e>
              </m:nary>
            </m:num>
            <m:den>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n</m:t>
                      </m:r>
                    </m:e>
                    <m:sub>
                      <m:r>
                        <w:rPr>
                          <w:rFonts w:ascii="Cambria Math" w:hAnsi="Cambria Math"/>
                        </w:rPr>
                        <m:t>i</m:t>
                      </m:r>
                    </m:sub>
                  </m:sSub>
                </m:e>
              </m:nary>
            </m:den>
          </m:f>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 xml:space="preserve">(1- </m:t>
                  </m:r>
                  <m:sSup>
                    <m:sSupPr>
                      <m:ctrlPr>
                        <w:rPr>
                          <w:rFonts w:ascii="Cambria Math" w:hAnsi="Cambria Math"/>
                        </w:rPr>
                      </m:ctrlPr>
                    </m:sSupPr>
                    <m:e>
                      <m:acc>
                        <m:accPr>
                          <m:chr m:val="̅"/>
                          <m:ctrlPr>
                            <w:rPr>
                              <w:rFonts w:ascii="Cambria Math" w:hAnsi="Cambria Math"/>
                            </w:rPr>
                          </m:ctrlPr>
                        </m:accPr>
                        <m:e>
                          <m:r>
                            <w:rPr>
                              <w:rFonts w:ascii="Cambria Math" w:hAnsi="Cambria Math"/>
                            </w:rPr>
                            <m:t>r</m:t>
                          </m:r>
                        </m:e>
                      </m:acc>
                    </m:e>
                    <m:sup>
                      <m:r>
                        <m:rPr>
                          <m:sty m:val="p"/>
                        </m:rPr>
                        <w:rPr>
                          <w:rFonts w:ascii="Cambria Math" w:hAnsi="Cambria Math"/>
                        </w:rPr>
                        <m:t>2</m:t>
                      </m:r>
                    </m:sup>
                  </m:sSup>
                  <m:r>
                    <m:rPr>
                      <m:sty m:val="p"/>
                    </m:rPr>
                    <w:rPr>
                      <w:rFonts w:ascii="Cambria Math" w:hAnsi="Cambria Math"/>
                    </w:rPr>
                    <m:t>)</m:t>
                  </m:r>
                </m:e>
                <m:sup>
                  <m:r>
                    <m:rPr>
                      <m:sty m:val="p"/>
                    </m:rPr>
                    <w:rPr>
                      <w:rFonts w:ascii="Cambria Math" w:hAnsi="Cambria Math"/>
                    </w:rPr>
                    <m:t>2</m:t>
                  </m:r>
                </m:sup>
              </m:sSup>
            </m:num>
            <m:den>
              <m:acc>
                <m:accPr>
                  <m:chr m:val="̅"/>
                  <m:ctrlPr>
                    <w:rPr>
                      <w:rFonts w:ascii="Cambria Math" w:hAnsi="Cambria Math"/>
                    </w:rPr>
                  </m:ctrlPr>
                </m:accPr>
                <m:e>
                  <m:r>
                    <w:rPr>
                      <w:rFonts w:ascii="Cambria Math" w:hAnsi="Cambria Math"/>
                    </w:rPr>
                    <m:t>N</m:t>
                  </m:r>
                </m:e>
              </m:acc>
              <m:r>
                <m:rPr>
                  <m:sty m:val="p"/>
                </m:rPr>
                <w:rPr>
                  <w:rFonts w:ascii="Cambria Math" w:hAnsi="Cambria Math"/>
                </w:rPr>
                <m:t>-1</m:t>
              </m:r>
            </m:den>
          </m:f>
        </m:oMath>
      </m:oMathPara>
    </w:p>
    <w:p w14:paraId="34171B10" w14:textId="4FBEC7FE" w:rsidR="0092492F" w:rsidRDefault="0092492F" w:rsidP="003F6D28"/>
    <w:p w14:paraId="48A1768A" w14:textId="05406597" w:rsidR="00232667" w:rsidRPr="001B1E91" w:rsidRDefault="00465E45" w:rsidP="001B1E91">
      <w:pPr>
        <w:rPr>
          <w:iCs/>
        </w:rPr>
      </w:pPr>
      <w:r>
        <w:t xml:space="preserve">Field &amp; Gillett’s definition of the Hunter &amp; Schmidt style credibility interval is </w:t>
      </w:r>
      <w:r w:rsidR="004301FD">
        <w:t xml:space="preserve">therefore </w:t>
      </w:r>
      <w:r>
        <w:t xml:space="preserve">based solely on </w:t>
      </w:r>
      <w:r w:rsidR="00A64E21">
        <w:t xml:space="preserve">the </w:t>
      </w:r>
      <w:r w:rsidR="002A329B">
        <w:t>standard deviation of the population variance</w:t>
      </w:r>
      <w:r w:rsidR="004901AE">
        <w:t xml:space="preserve">. Vahey et al. (2015) state that </w:t>
      </w:r>
      <w:r w:rsidR="009B09C2">
        <w:t xml:space="preserve">such </w:t>
      </w:r>
      <w:r w:rsidR="004901AE">
        <w:t>“[Hunter &amp; Schmidt style]</w:t>
      </w:r>
      <w:r w:rsidR="00FE7791">
        <w:t xml:space="preserve"> </w:t>
      </w:r>
      <w:r w:rsidR="004901AE" w:rsidRPr="004901AE">
        <w:t>credibility intervals are generally wider and thus more conservative than corresponding confidence intervals</w:t>
      </w:r>
      <w:r w:rsidR="004901AE">
        <w:t xml:space="preserve">” (p.61). </w:t>
      </w:r>
      <w:r w:rsidR="00CA3233">
        <w:t>However, as Vahey et al. (2015) acknowledge</w:t>
      </w:r>
      <w:r w:rsidR="00D66B12">
        <w:t xml:space="preserve"> in this quote</w:t>
      </w:r>
      <w:r w:rsidR="00422A4A">
        <w:t xml:space="preserve">, this may be generally </w:t>
      </w:r>
      <w:proofErr w:type="gramStart"/>
      <w:r w:rsidR="00422A4A">
        <w:t>true</w:t>
      </w:r>
      <w:proofErr w:type="gramEnd"/>
      <w:r w:rsidR="00422A4A">
        <w:t xml:space="preserve"> but it is not always the case. For example, </w:t>
      </w:r>
      <w:r w:rsidR="002D7954">
        <w:t xml:space="preserve">if the sampling error variance is found to be larger than the variance in the sample effect sizes, then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C80554">
        <w:rPr>
          <w:iCs/>
        </w:rPr>
        <w:t xml:space="preserve"> will be negative. I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C80554">
        <w:rPr>
          <w:iCs/>
        </w:rPr>
        <w:t xml:space="preserve"> is negative, then </w:t>
      </w:r>
      <w:r w:rsidR="00C80554">
        <w:t>credibility intervals cannot be calculated, as the square root of a negative number is non-real</w:t>
      </w:r>
      <w:r w:rsidR="002D233D">
        <w:t xml:space="preserve">. </w:t>
      </w:r>
      <w:r w:rsidR="00666D6B">
        <w:t xml:space="preserve">Although </w:t>
      </w:r>
      <w:r w:rsidR="002D233D">
        <w:t xml:space="preserve">Field and Gillett (2010) </w:t>
      </w:r>
      <w:r w:rsidR="00666D6B">
        <w:t xml:space="preserve">do not discuss this possibility in their article, they </w:t>
      </w:r>
      <w:r w:rsidR="002D233D">
        <w:t xml:space="preserve">cover this </w:t>
      </w:r>
      <w:r w:rsidR="00730D26">
        <w:t>case</w:t>
      </w:r>
      <w:r w:rsidR="00666D6B">
        <w:t xml:space="preserve"> in their implementation</w:t>
      </w:r>
      <w:r w:rsidR="00730D26">
        <w:t xml:space="preserve"> by setting negative values o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730D26">
        <w:rPr>
          <w:iCs/>
        </w:rPr>
        <w:t xml:space="preserve"> to zero (see </w:t>
      </w:r>
      <w:r w:rsidR="00730D26">
        <w:t>“</w:t>
      </w:r>
      <w:proofErr w:type="spellStart"/>
      <w:r w:rsidR="00730D26">
        <w:t>h_s</w:t>
      </w:r>
      <w:proofErr w:type="spellEnd"/>
      <w:r w:rsidR="00730D26">
        <w:t xml:space="preserve"> </w:t>
      </w:r>
      <w:proofErr w:type="spellStart"/>
      <w:r w:rsidR="00730D26">
        <w:t>syntax.sps</w:t>
      </w:r>
      <w:proofErr w:type="spellEnd"/>
      <w:r w:rsidR="00730D26">
        <w:t xml:space="preserve">” script). </w:t>
      </w:r>
      <w:r w:rsidR="00B9418C">
        <w:t xml:space="preserve">In such cases, both the lower and upper bound of the credibility interval will equal the point estimate (i.e., </w:t>
      </w:r>
      <m:oMath>
        <m:r>
          <w:rPr>
            <w:rFonts w:ascii="Cambria Math" w:hAnsi="Cambria Math"/>
          </w:rPr>
          <m:t xml:space="preserve">95% </m:t>
        </m:r>
        <m:r>
          <m:rPr>
            <m:sty m:val="p"/>
          </m:rPr>
          <w:rPr>
            <w:rFonts w:ascii="Cambria Math" w:hAnsi="Cambria Math"/>
          </w:rPr>
          <m:t>CR</m:t>
        </m:r>
        <m:r>
          <w:rPr>
            <w:rFonts w:ascii="Cambria Math" w:hAnsi="Cambria Math"/>
          </w:rPr>
          <m:t xml:space="preserve">= </m:t>
        </m:r>
        <m:acc>
          <m:accPr>
            <m:chr m:val="̅"/>
            <m:ctrlPr>
              <w:rPr>
                <w:rFonts w:ascii="Cambria Math" w:hAnsi="Cambria Math"/>
                <w:iCs/>
              </w:rPr>
            </m:ctrlPr>
          </m:accPr>
          <m:e>
            <m:r>
              <w:rPr>
                <w:rFonts w:ascii="Cambria Math" w:hAnsi="Cambria Math"/>
              </w:rPr>
              <m:t>r</m:t>
            </m:r>
          </m:e>
        </m:acc>
        <m:r>
          <w:rPr>
            <w:rFonts w:ascii="Cambria Math" w:hAnsi="Cambria Math"/>
          </w:rPr>
          <m:t xml:space="preserve"> ±1.96×0=[</m:t>
        </m:r>
        <m:acc>
          <m:accPr>
            <m:chr m:val="̅"/>
            <m:ctrlPr>
              <w:rPr>
                <w:rFonts w:ascii="Cambria Math" w:hAnsi="Cambria Math"/>
                <w:iCs/>
              </w:rPr>
            </m:ctrlPr>
          </m:accPr>
          <m:e>
            <m:r>
              <w:rPr>
                <w:rFonts w:ascii="Cambria Math" w:hAnsi="Cambria Math"/>
              </w:rPr>
              <m:t>r</m:t>
            </m:r>
          </m:e>
        </m:acc>
        <m:r>
          <w:rPr>
            <w:rFonts w:ascii="Cambria Math" w:hAnsi="Cambria Math"/>
          </w:rPr>
          <m:t xml:space="preserve">,  </m:t>
        </m:r>
        <m:acc>
          <m:accPr>
            <m:chr m:val="̅"/>
            <m:ctrlPr>
              <w:rPr>
                <w:rFonts w:ascii="Cambria Math" w:hAnsi="Cambria Math"/>
                <w:iCs/>
              </w:rPr>
            </m:ctrlPr>
          </m:accPr>
          <m:e>
            <m:r>
              <w:rPr>
                <w:rFonts w:ascii="Cambria Math" w:hAnsi="Cambria Math"/>
              </w:rPr>
              <m:t>r</m:t>
            </m:r>
          </m:e>
        </m:acc>
        <m:r>
          <w:rPr>
            <w:rFonts w:ascii="Cambria Math" w:hAnsi="Cambria Math"/>
          </w:rPr>
          <m:t>]</m:t>
        </m:r>
      </m:oMath>
      <w:r w:rsidR="00B9418C">
        <w:rPr>
          <w:iCs/>
        </w:rPr>
        <w:t>).</w:t>
      </w:r>
      <w:r w:rsidR="00F80243">
        <w:rPr>
          <w:iCs/>
        </w:rPr>
        <w:t xml:space="preserve"> This would represent an important case in which confidence intervals are much more conservative than credibility intervals.</w:t>
      </w:r>
      <w:r w:rsidR="00084AD6">
        <w:rPr>
          <w:iCs/>
        </w:rPr>
        <w:t xml:space="preserve"> </w:t>
      </w:r>
      <w:r w:rsidR="009D79C9">
        <w:rPr>
          <w:iCs/>
        </w:rPr>
        <w:t>The point to be appreciated here is that the definition and implementation of credibility intervals used in all verification analyses here precisely follows the definition of these intervals in Field &amp; Gillett (2010) and their implementations in by Field</w:t>
      </w:r>
      <w:r w:rsidR="00F445C5">
        <w:rPr>
          <w:iCs/>
        </w:rPr>
        <w:t>’s SPSS syntax, which Vahey et al. (2015) reported using.</w:t>
      </w:r>
    </w:p>
    <w:p w14:paraId="6BE646A6" w14:textId="0A140020" w:rsidR="00E40521" w:rsidRDefault="00E40521" w:rsidP="00E40521">
      <w:pPr>
        <w:pStyle w:val="Heading2"/>
      </w:pPr>
      <w:r>
        <w:t>Meta-analysis</w:t>
      </w:r>
    </w:p>
    <w:p w14:paraId="6FFE572B" w14:textId="29F3DF6E" w:rsidR="00637EF6" w:rsidRDefault="00ED5CE9" w:rsidP="001B1E91">
      <w:r>
        <w:t>Vahey et al.’s (2015)</w:t>
      </w:r>
      <w:r w:rsidR="00637EF6" w:rsidRPr="00CC7B8B">
        <w:t xml:space="preserve"> reported </w:t>
      </w:r>
      <w:r w:rsidR="00637EF6">
        <w:t xml:space="preserve">a </w:t>
      </w:r>
      <w:r w:rsidR="00637EF6" w:rsidRPr="00CC7B8B">
        <w:t>meta-analy</w:t>
      </w:r>
      <w:r w:rsidR="00637EF6">
        <w:t>tic</w:t>
      </w:r>
      <w:r w:rsidR="00637EF6" w:rsidRPr="00CC7B8B">
        <w:t xml:space="preserve"> effect size</w:t>
      </w:r>
      <w:r w:rsidR="00637EF6">
        <w:t>, 95% confidence intervals, and 95% credibility intervals. These were extracted from Vahey et al.’s (2015) forest plot (point estimate and CR) and the text on page XX (CI)</w:t>
      </w:r>
      <w:r w:rsidR="002001D3">
        <w:t xml:space="preserve">: r = </w:t>
      </w:r>
      <w:r w:rsidR="002001D3" w:rsidRPr="002001D3">
        <w:t>.45</w:t>
      </w:r>
      <w:r w:rsidR="002001D3">
        <w:t>, 95% CI [</w:t>
      </w:r>
      <w:r w:rsidR="002001D3" w:rsidRPr="002001D3">
        <w:t>.40</w:t>
      </w:r>
      <w:r w:rsidR="002001D3">
        <w:t xml:space="preserve">, </w:t>
      </w:r>
      <w:r w:rsidR="002001D3" w:rsidRPr="002001D3">
        <w:t>.54</w:t>
      </w:r>
      <w:r w:rsidR="002001D3">
        <w:t>], 95% CR [</w:t>
      </w:r>
      <w:r w:rsidR="002001D3" w:rsidRPr="002001D3">
        <w:t>.23</w:t>
      </w:r>
      <w:r w:rsidR="002001D3">
        <w:t xml:space="preserve">, </w:t>
      </w:r>
      <w:r w:rsidR="002001D3" w:rsidRPr="002001D3">
        <w:t>.67</w:t>
      </w:r>
      <w:r w:rsidR="002001D3">
        <w:t>]</w:t>
      </w:r>
      <w:r w:rsidR="002001D3" w:rsidRPr="002001D3">
        <w:t xml:space="preserve"> </w:t>
      </w:r>
      <w:r w:rsidR="002001D3">
        <w:t>(see also Table XX)</w:t>
      </w:r>
      <w:r w:rsidR="00637EF6">
        <w:t xml:space="preserve">. </w:t>
      </w:r>
      <w:r w:rsidR="0047723B">
        <w:t xml:space="preserve">Prior to any attempt to reproduce these results, it is useful to notice the asymmetric confidence intervals around the point estimate: the upper bound is +9 from the point estimate, whereas the lower bound is -5 from the point estimate. </w:t>
      </w:r>
      <w:r w:rsidR="000D1059">
        <w:t xml:space="preserve">While asymmetric intervals are indeed possible (e.g., when using a transformation such as Fisher’s r-to-z), this would result in the opposite pattern where the lower bound is further from the point estimate than the upper bound. </w:t>
      </w:r>
      <w:r w:rsidR="007A26A3">
        <w:t xml:space="preserve">There is a priori reason to expect that the analytic method that Vahey et al. (2015) state that they employed, and indeed other variations of meta-analysis, should not produce </w:t>
      </w:r>
      <w:r w:rsidR="004575C8">
        <w:t xml:space="preserve">confidence intervals that are asymmetric in this way. </w:t>
      </w:r>
      <w:r w:rsidR="003B349D">
        <w:t xml:space="preserve">I will return to this point later. </w:t>
      </w:r>
    </w:p>
    <w:p w14:paraId="77797911" w14:textId="74F09CC4" w:rsidR="00623786" w:rsidRDefault="00E40521" w:rsidP="00E40521">
      <w:pPr>
        <w:pStyle w:val="Heading3"/>
      </w:pPr>
      <w:r>
        <w:t>V</w:t>
      </w:r>
      <w:r w:rsidR="00623786">
        <w:t xml:space="preserve">erification </w:t>
      </w:r>
      <w:proofErr w:type="gramStart"/>
      <w:r w:rsidR="00623786">
        <w:t>attempt</w:t>
      </w:r>
      <w:proofErr w:type="gramEnd"/>
      <w:r w:rsidR="00623786">
        <w:t xml:space="preserve"> 1</w:t>
      </w:r>
    </w:p>
    <w:p w14:paraId="4DBB10A6" w14:textId="1FB08D79" w:rsidR="006D22AB" w:rsidRPr="006D22AB" w:rsidRDefault="00753BD5" w:rsidP="00753BD5">
      <w:r>
        <w:t xml:space="preserve">All verification analyses were conducted using the individual averaged effect sizes and sample sizes reported numerically in Vahey et al.’s (2015) forest plot. The forest plot verification analysis also used the confidence intervals reported numerically in their forest plot. </w:t>
      </w:r>
    </w:p>
    <w:p w14:paraId="3CAFEDDE" w14:textId="3D4D5F9C" w:rsidR="00A94B11" w:rsidRDefault="00A91D19" w:rsidP="001B1E91">
      <w:pPr>
        <w:rPr>
          <w:iCs/>
        </w:rPr>
      </w:pPr>
      <w:r>
        <w:t>The first verification attempt employed Field’s “</w:t>
      </w:r>
      <w:proofErr w:type="spellStart"/>
      <w:r>
        <w:t>h_s</w:t>
      </w:r>
      <w:proofErr w:type="spellEnd"/>
      <w:r>
        <w:t xml:space="preserve"> </w:t>
      </w:r>
      <w:proofErr w:type="spellStart"/>
      <w:r>
        <w:t>syntax.sps</w:t>
      </w:r>
      <w:proofErr w:type="spellEnd"/>
      <w:r>
        <w:t xml:space="preserve">” script. </w:t>
      </w:r>
      <w:r w:rsidR="00FB3320">
        <w:t xml:space="preserve">Copies of all original and altered scripts are available in the supplementary materials. </w:t>
      </w:r>
      <w:r w:rsidR="00F10ECC">
        <w:t xml:space="preserve">The </w:t>
      </w:r>
      <w:r w:rsidR="00F34996">
        <w:t xml:space="preserve">credibility interval widths </w:t>
      </w:r>
      <w:r w:rsidR="0069174C">
        <w:t>were</w:t>
      </w:r>
      <w:r w:rsidR="00F10ECC">
        <w:t xml:space="preserve"> </w:t>
      </w:r>
      <w:r w:rsidR="00F34996">
        <w:t xml:space="preserve">changed from </w:t>
      </w:r>
      <w:r w:rsidR="004E3B23">
        <w:t>80% to 95</w:t>
      </w:r>
      <w:r w:rsidR="00F10ECC">
        <w:t>%, as Vahey et al. (2015) reported using the latter</w:t>
      </w:r>
      <w:r w:rsidR="00F34996">
        <w:t xml:space="preserve">. </w:t>
      </w:r>
      <w:r w:rsidR="00E0592E">
        <w:t xml:space="preserve">One other key </w:t>
      </w:r>
      <w:r w:rsidR="001B7BBE">
        <w:t xml:space="preserve">assumption was made </w:t>
      </w:r>
      <w:proofErr w:type="gramStart"/>
      <w:r w:rsidR="001B7BBE">
        <w:t>in order to</w:t>
      </w:r>
      <w:proofErr w:type="gramEnd"/>
      <w:r w:rsidR="001B7BBE">
        <w:t xml:space="preserve"> allow the </w:t>
      </w:r>
      <w:r w:rsidR="004E3B23">
        <w:t xml:space="preserve">script to run. </w:t>
      </w:r>
      <w:r w:rsidR="00F6189F">
        <w:t xml:space="preserve">To take a step back, a Hunter &amp; Schmidt style meta-analysis is sometimes referred to as a </w:t>
      </w:r>
      <w:r w:rsidR="00F6189F">
        <w:lastRenderedPageBreak/>
        <w:t xml:space="preserve">form of psychometric meta-analysis </w:t>
      </w:r>
      <w:r w:rsidR="00C338E6">
        <w:t>because</w:t>
      </w:r>
      <w:r w:rsidR="00F6189F">
        <w:t xml:space="preserve"> it typically involves de-attenuating the effect sizes based on the reliability of the </w:t>
      </w:r>
      <w:r w:rsidR="007C21F8">
        <w:t>measures</w:t>
      </w:r>
      <w:r w:rsidR="00E52617">
        <w:t xml:space="preserve"> that produced them (REF).</w:t>
      </w:r>
      <w:r w:rsidR="00652A9A">
        <w:t xml:space="preserve"> </w:t>
      </w:r>
      <w:r w:rsidR="00DD4DD0">
        <w:t>Although</w:t>
      </w:r>
      <w:r w:rsidR="00E36758">
        <w:t xml:space="preserve"> Hunter &amp; Schmidt did describe what they referred to as a “</w:t>
      </w:r>
      <w:proofErr w:type="gramStart"/>
      <w:r w:rsidR="00E36758">
        <w:t>bare-bones</w:t>
      </w:r>
      <w:proofErr w:type="gramEnd"/>
      <w:r w:rsidR="00E36758">
        <w:t xml:space="preserve">” meta-analysis that did not perform this </w:t>
      </w:r>
      <w:proofErr w:type="spellStart"/>
      <w:r w:rsidR="00E36758">
        <w:t>deattentuation</w:t>
      </w:r>
      <w:proofErr w:type="spellEnd"/>
      <w:r w:rsidR="00E36758">
        <w:t xml:space="preserve"> based on reliability, Field’s </w:t>
      </w:r>
      <w:r w:rsidR="00733D19">
        <w:t>“</w:t>
      </w:r>
      <w:proofErr w:type="spellStart"/>
      <w:r w:rsidR="00733D19">
        <w:t>h_s</w:t>
      </w:r>
      <w:proofErr w:type="spellEnd"/>
      <w:r w:rsidR="00733D19">
        <w:t xml:space="preserve"> </w:t>
      </w:r>
      <w:proofErr w:type="spellStart"/>
      <w:r w:rsidR="00733D19">
        <w:t>syntax.sps</w:t>
      </w:r>
      <w:proofErr w:type="spellEnd"/>
      <w:r w:rsidR="00733D19">
        <w:t xml:space="preserve">” </w:t>
      </w:r>
      <w:r w:rsidR="00E36758">
        <w:t>script</w:t>
      </w:r>
      <w:r w:rsidR="004A61B6">
        <w:t xml:space="preserve"> require</w:t>
      </w:r>
      <w:r w:rsidR="00781577">
        <w:t>s</w:t>
      </w:r>
      <w:r w:rsidR="004A61B6">
        <w:t xml:space="preserve"> </w:t>
      </w:r>
      <w:r w:rsidR="001D10AC">
        <w:t xml:space="preserve">the researcher to provide </w:t>
      </w:r>
      <w:r w:rsidR="004A61B6">
        <w:t>reliability values for each effect size</w:t>
      </w:r>
      <w:r w:rsidR="00BC1230">
        <w:t xml:space="preserve"> for the script to run. Vahey et al. (2015) do not report any extracting or estimating reliabilities or deattenuating the effects based on them, and no reliability data is available in their manuscript or supplementary materials. </w:t>
      </w:r>
      <w:r w:rsidR="006208C6">
        <w:t xml:space="preserve">In the absence of other information, I </w:t>
      </w:r>
      <w:r w:rsidR="00EC1D7D">
        <w:t xml:space="preserve">set reliability for all variables to 1 </w:t>
      </w:r>
      <w:proofErr w:type="gramStart"/>
      <w:r w:rsidR="00EC1D7D">
        <w:t>in order to</w:t>
      </w:r>
      <w:proofErr w:type="gramEnd"/>
      <w:r w:rsidR="00EC1D7D">
        <w:t xml:space="preserve"> allow the script to run. </w:t>
      </w:r>
      <w:r w:rsidR="005073CF">
        <w:t>Table XX</w:t>
      </w:r>
      <w:r w:rsidR="00F745BD">
        <w:t xml:space="preserve"> presents the meta-analysis effect sizes estimates reported by Vahey et al. (2015) as well as the results of all verification analyses conducted here. </w:t>
      </w:r>
      <w:r w:rsidR="00B3734B">
        <w:t xml:space="preserve">As shown in Table XX, </w:t>
      </w:r>
      <w:r w:rsidR="00D6024A">
        <w:t xml:space="preserve">this verification </w:t>
      </w:r>
      <w:r w:rsidR="00D00E78">
        <w:t xml:space="preserve">attempt </w:t>
      </w:r>
      <w:r w:rsidR="00FD4153">
        <w:t xml:space="preserve">did not reproduce the original results for any estimate (point estimate, confidence interval, or credibility interval). </w:t>
      </w:r>
      <w:r w:rsidR="00A175AF">
        <w:t xml:space="preserve">The point estimate was off by a small amount (r = 0.02), but more than could be accounted for by rounding. </w:t>
      </w:r>
      <w:r w:rsidR="00026A25">
        <w:t xml:space="preserve">Confidence intervals were nearly four times wider in the verification analysis than the original results. Credibility intervals were infinitesimally narrow (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026A25">
        <w:rPr>
          <w:iCs/>
        </w:rPr>
        <w:t xml:space="preserve"> was negative and interval width was therefore set to zero), whereas they were wider than the confidence intervals in the original analysis. </w:t>
      </w:r>
    </w:p>
    <w:p w14:paraId="24BE318B" w14:textId="17DC4901" w:rsidR="00A94B11" w:rsidRDefault="00A94B11" w:rsidP="00A94B11">
      <w:pPr>
        <w:pStyle w:val="Heading3"/>
      </w:pPr>
      <w:r>
        <w:t xml:space="preserve">Verification </w:t>
      </w:r>
      <w:proofErr w:type="gramStart"/>
      <w:r>
        <w:t>attempt</w:t>
      </w:r>
      <w:proofErr w:type="gramEnd"/>
      <w:r>
        <w:t xml:space="preserve"> 2</w:t>
      </w:r>
    </w:p>
    <w:p w14:paraId="7918EEA6" w14:textId="5C59A89B" w:rsidR="0004447F" w:rsidRDefault="00A94B11" w:rsidP="001B1E91">
      <w:pPr>
        <w:rPr>
          <w:iCs/>
        </w:rPr>
      </w:pPr>
      <w:r>
        <w:t>The second verification attempt employed Field’s “</w:t>
      </w:r>
      <w:proofErr w:type="spellStart"/>
      <w:r w:rsidR="008E5304">
        <w:t>Meta_Basic_r.sps</w:t>
      </w:r>
      <w:proofErr w:type="spellEnd"/>
      <w:r w:rsidR="008E5304">
        <w:t>”</w:t>
      </w:r>
      <w:r>
        <w:t xml:space="preserve"> script. </w:t>
      </w:r>
      <w:r w:rsidR="00697598">
        <w:rPr>
          <w:iCs/>
        </w:rPr>
        <w:t xml:space="preserve">Note that, unlike the </w:t>
      </w:r>
      <w:r w:rsidR="00697598">
        <w:t>“</w:t>
      </w:r>
      <w:proofErr w:type="spellStart"/>
      <w:r w:rsidR="00697598">
        <w:t>h_s</w:t>
      </w:r>
      <w:proofErr w:type="spellEnd"/>
      <w:r w:rsidR="00697598">
        <w:t xml:space="preserve"> </w:t>
      </w:r>
      <w:proofErr w:type="spellStart"/>
      <w:r w:rsidR="00697598">
        <w:t>syntax.sps</w:t>
      </w:r>
      <w:proofErr w:type="spellEnd"/>
      <w:r w:rsidR="00697598">
        <w:t>” script</w:t>
      </w:r>
      <w:r w:rsidR="00697598">
        <w:rPr>
          <w:iCs/>
        </w:rPr>
        <w:t xml:space="preserve">, this script does not contain code to calculate confidence intervals for the Hunter &amp; Schmidt approach. </w:t>
      </w:r>
      <w:r w:rsidR="00B55F46">
        <w:t xml:space="preserve">One alteration was made to the implementation: </w:t>
      </w:r>
      <w:r w:rsidR="00903FD1">
        <w:t xml:space="preserve">i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903FD1">
        <w:rPr>
          <w:iCs/>
        </w:rPr>
        <w:t xml:space="preserve"> was negative it was set to zero, as in the </w:t>
      </w:r>
      <w:r w:rsidR="00903FD1">
        <w:t>“</w:t>
      </w:r>
      <w:proofErr w:type="spellStart"/>
      <w:r w:rsidR="00903FD1">
        <w:t>h_s</w:t>
      </w:r>
      <w:proofErr w:type="spellEnd"/>
      <w:r w:rsidR="00903FD1">
        <w:t xml:space="preserve"> </w:t>
      </w:r>
      <w:proofErr w:type="spellStart"/>
      <w:r w:rsidR="00903FD1">
        <w:t>syntax.sps</w:t>
      </w:r>
      <w:proofErr w:type="spellEnd"/>
      <w:r w:rsidR="00903FD1">
        <w:t>” script</w:t>
      </w:r>
      <w:r w:rsidR="00903FD1">
        <w:rPr>
          <w:iCs/>
        </w:rPr>
        <w:t xml:space="preserve">. Without this alternation, if </w:t>
      </w:r>
      <w:r w:rsidR="00903FD1">
        <w:t xml:space="preserv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903FD1">
        <w:rPr>
          <w:iCs/>
        </w:rPr>
        <w:t xml:space="preserve"> was negative, the script would fail to run. </w:t>
      </w:r>
      <w:r>
        <w:t xml:space="preserve">Table XX </w:t>
      </w:r>
      <w:r w:rsidR="00D6024A">
        <w:t xml:space="preserve">again </w:t>
      </w:r>
      <w:r>
        <w:t xml:space="preserve">presents </w:t>
      </w:r>
      <w:r w:rsidR="00D6024A">
        <w:t>the results</w:t>
      </w:r>
      <w:r>
        <w:t xml:space="preserve">. As shown in </w:t>
      </w:r>
      <w:r w:rsidR="00D6024A">
        <w:t>the table</w:t>
      </w:r>
      <w:r w:rsidR="00EE62C9">
        <w:t>,</w:t>
      </w:r>
      <w:r w:rsidR="00D6024A">
        <w:t xml:space="preserve"> </w:t>
      </w:r>
      <w:r w:rsidR="00EE62C9">
        <w:t xml:space="preserve">this verification </w:t>
      </w:r>
      <w:proofErr w:type="gramStart"/>
      <w:r w:rsidR="00EE62C9">
        <w:t>attempt</w:t>
      </w:r>
      <w:proofErr w:type="gramEnd"/>
      <w:r w:rsidR="00EE62C9">
        <w:t xml:space="preserve"> also did not </w:t>
      </w:r>
      <w:r>
        <w:t>reproduce the original results</w:t>
      </w:r>
      <w:r w:rsidR="00EE62C9">
        <w:t xml:space="preserve">. </w:t>
      </w:r>
      <w:r>
        <w:t>The point estimate was off by a small amount (r = 0.0</w:t>
      </w:r>
      <w:r w:rsidR="003D0A83">
        <w:t>1</w:t>
      </w:r>
      <w:r>
        <w:t>), but</w:t>
      </w:r>
      <w:r w:rsidR="00F95114">
        <w:t xml:space="preserve"> again</w:t>
      </w:r>
      <w:r>
        <w:t xml:space="preserve"> more than could be accounted for by rounding. Credibility intervals were </w:t>
      </w:r>
      <w:r w:rsidR="00217153">
        <w:t xml:space="preserve">again </w:t>
      </w:r>
      <w:r>
        <w:t xml:space="preserve">infinitesimally narrow (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Pr>
          <w:iCs/>
        </w:rPr>
        <w:t xml:space="preserve"> was negative and interval width was therefore set to zero)</w:t>
      </w:r>
      <w:r w:rsidR="00217153">
        <w:rPr>
          <w:iCs/>
        </w:rPr>
        <w:t>.</w:t>
      </w:r>
    </w:p>
    <w:p w14:paraId="58D5A03F" w14:textId="5DAD1276" w:rsidR="0004447F" w:rsidRDefault="0004447F" w:rsidP="0004447F">
      <w:pPr>
        <w:pStyle w:val="Heading3"/>
      </w:pPr>
      <w:r>
        <w:t xml:space="preserve">Verification </w:t>
      </w:r>
      <w:proofErr w:type="gramStart"/>
      <w:r>
        <w:t>attempt</w:t>
      </w:r>
      <w:proofErr w:type="gramEnd"/>
      <w:r>
        <w:t xml:space="preserve"> 3</w:t>
      </w:r>
    </w:p>
    <w:p w14:paraId="74075033" w14:textId="76A62057" w:rsidR="001C7252" w:rsidRPr="001C7252" w:rsidRDefault="000E2434" w:rsidP="001B1E91">
      <w:pPr>
        <w:rPr>
          <w:iCs/>
        </w:rPr>
      </w:pPr>
      <w:r>
        <w:t xml:space="preserve">On close inspection, the Field’s </w:t>
      </w:r>
      <w:r w:rsidR="0004447F">
        <w:t>“</w:t>
      </w:r>
      <w:proofErr w:type="spellStart"/>
      <w:r w:rsidR="0004447F">
        <w:t>Meta_Basic_r.sps</w:t>
      </w:r>
      <w:proofErr w:type="spellEnd"/>
      <w:r w:rsidR="0004447F">
        <w:t>” script</w:t>
      </w:r>
      <w:r>
        <w:t xml:space="preserve"> applies an Overton correction (REF) to the correlations prior to meta-analysing them. </w:t>
      </w:r>
      <w:r w:rsidR="0057083E">
        <w:t xml:space="preserve">This is likely an error, as </w:t>
      </w:r>
      <w:r w:rsidR="00186FE5">
        <w:t xml:space="preserve">according to Field &amp; Gillett (2010) themselves, </w:t>
      </w:r>
      <w:r w:rsidR="0057083E">
        <w:t>this correction is intended to be applied prior to a Fisher’s r-to-z transformation</w:t>
      </w:r>
      <w:r w:rsidR="00186FE5">
        <w:t>, which the Hunter &amp; Schmidt style meta-analysis does not employ.</w:t>
      </w:r>
      <w:r w:rsidR="0057083E">
        <w:t xml:space="preserve"> </w:t>
      </w:r>
      <w:r w:rsidR="00936630">
        <w:t xml:space="preserve">Note that this implies that </w:t>
      </w:r>
      <w:r w:rsidR="007035D9">
        <w:t>verification</w:t>
      </w:r>
      <w:r w:rsidR="00936630">
        <w:t xml:space="preserve"> attempt 2 should not be considered </w:t>
      </w:r>
      <w:r w:rsidR="007035D9">
        <w:t xml:space="preserve">as a valid estimate of the true effect size, as it involves an inappropriate </w:t>
      </w:r>
      <w:r w:rsidR="0058661B">
        <w:t>correction</w:t>
      </w:r>
      <w:r w:rsidR="007035D9">
        <w:t xml:space="preserve">. </w:t>
      </w:r>
      <w:r w:rsidR="00E4064A">
        <w:t>To cover the possibility that Vahey et al. (2015) also noticed this error in Field’s code</w:t>
      </w:r>
      <w:r w:rsidR="000018F7">
        <w:t xml:space="preserve"> and corrected it, the third verification attempt was identical to the second other than employing the weighted-average effect sizes without an Overton transformation. </w:t>
      </w:r>
      <w:r w:rsidR="00072B87">
        <w:t xml:space="preserve">As shown in Table XX, this verification </w:t>
      </w:r>
      <w:proofErr w:type="gramStart"/>
      <w:r w:rsidR="00072B87">
        <w:t>attempt</w:t>
      </w:r>
      <w:proofErr w:type="gramEnd"/>
      <w:r w:rsidR="00072B87">
        <w:t xml:space="preserve"> also did not reproduce the original results. The point estimate was again off by a small amount (r = 0.02</w:t>
      </w:r>
      <w:proofErr w:type="gramStart"/>
      <w:r w:rsidR="00072B87">
        <w:t>), and</w:t>
      </w:r>
      <w:proofErr w:type="gramEnd"/>
      <w:r w:rsidR="00072B87">
        <w:t xml:space="preserve"> was now identical to the result found in verification attempt 1. Credibility intervals were again infinitesimally narrow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072B87">
        <w:rPr>
          <w:iCs/>
        </w:rPr>
        <w:t xml:space="preserve"> was negative</w:t>
      </w:r>
      <w:r w:rsidR="00111F08">
        <w:rPr>
          <w:iCs/>
        </w:rPr>
        <w:t xml:space="preserve">. </w:t>
      </w:r>
    </w:p>
    <w:p w14:paraId="06CD7439" w14:textId="36BAF7A5" w:rsidR="00D66523" w:rsidRPr="00D66523" w:rsidRDefault="00D66523" w:rsidP="00D66523">
      <w:pPr>
        <w:pStyle w:val="Heading3"/>
      </w:pPr>
      <w:r>
        <w:t xml:space="preserve">Verification </w:t>
      </w:r>
      <w:proofErr w:type="gramStart"/>
      <w:r>
        <w:t>attempt</w:t>
      </w:r>
      <w:proofErr w:type="gramEnd"/>
      <w:r>
        <w:t xml:space="preserve"> 4</w:t>
      </w:r>
    </w:p>
    <w:p w14:paraId="08D78E55" w14:textId="5C9893AF" w:rsidR="000C5BDB" w:rsidRDefault="00F94FDE" w:rsidP="00235649">
      <w:r>
        <w:t xml:space="preserve">In a fourth verification attempt, I switched from using Field’s implementation in SPSS to </w:t>
      </w:r>
      <w:proofErr w:type="spellStart"/>
      <w:r>
        <w:t>Vichtbauer’s</w:t>
      </w:r>
      <w:proofErr w:type="spellEnd"/>
      <w:r w:rsidR="00296320">
        <w:t xml:space="preserve"> </w:t>
      </w:r>
      <w:r>
        <w:t xml:space="preserve">Hunter &amp; Schmidt implementation in R </w:t>
      </w:r>
      <w:r w:rsidR="00296320">
        <w:t xml:space="preserve">(REF) </w:t>
      </w:r>
      <w:r>
        <w:t>using the metafor package (REF)</w:t>
      </w:r>
      <w:r w:rsidR="00F57ADF">
        <w:t xml:space="preserve">. This provided another form of robustness (i.e., to implementation), as well as a new avenue to attempt to reproduce the original results in a programming language I was more familiar with. </w:t>
      </w:r>
      <w:r w:rsidR="00296320">
        <w:t>Hunter and Schmidt style meta</w:t>
      </w:r>
      <w:r w:rsidR="007F58C0">
        <w:t>-</w:t>
      </w:r>
      <w:r w:rsidR="00296320">
        <w:t xml:space="preserve">analyses following Field &amp; Gillett’s (2010) equations were implemented. </w:t>
      </w:r>
      <w:r w:rsidR="00F36EDB">
        <w:t>As shown in Table XX,</w:t>
      </w:r>
      <w:r w:rsidR="00AA6C68">
        <w:t xml:space="preserve"> this time</w:t>
      </w:r>
      <w:r w:rsidR="00F36EDB">
        <w:t xml:space="preserve"> </w:t>
      </w:r>
      <w:r w:rsidR="00235649">
        <w:t xml:space="preserve">the confidence intervals reported in Vahey et al. (2015) were reproduced. However, </w:t>
      </w:r>
      <w:r w:rsidR="00F36EDB">
        <w:t>the point estimate and credibility intervals again did not reproduce the original results, and matched the results found in verification analyses 1 and 3.</w:t>
      </w:r>
    </w:p>
    <w:p w14:paraId="41A7DBBF" w14:textId="2172C371" w:rsidR="000C5BDB" w:rsidRDefault="00E96F65" w:rsidP="001B1E91">
      <w:r>
        <w:t xml:space="preserve">This verification </w:t>
      </w:r>
      <w:proofErr w:type="gramStart"/>
      <w:r>
        <w:t>attempt</w:t>
      </w:r>
      <w:proofErr w:type="gramEnd"/>
      <w:r>
        <w:t xml:space="preserve"> also attempted to reproduce </w:t>
      </w:r>
      <w:r w:rsidR="00A93C08">
        <w:t>the original forest plot (Vahey et al.’s, 2015, Figure 1)</w:t>
      </w:r>
      <w:r w:rsidR="00BB1882">
        <w:t xml:space="preserve">, which was more feasible in R. </w:t>
      </w:r>
      <w:r w:rsidR="00E60D47">
        <w:t>It is useful to note that the original forest plot report</w:t>
      </w:r>
      <w:r w:rsidR="000879BA">
        <w:t>ed</w:t>
      </w:r>
      <w:r w:rsidR="00E60D47">
        <w:t xml:space="preserve"> asymmetric confidence intervals around individual effect sizes. That is, the </w:t>
      </w:r>
      <w:r w:rsidR="00C3378F">
        <w:t xml:space="preserve">lower bounds are typically further from the point estimate than the upper bounds. This implies that some form of non-linear transformation was employed, such as a Fisher’s </w:t>
      </w:r>
      <w:r w:rsidR="00C3378F" w:rsidRPr="00257BD3">
        <w:rPr>
          <w:i/>
          <w:iCs/>
        </w:rPr>
        <w:t>r</w:t>
      </w:r>
      <w:r w:rsidR="00C3378F">
        <w:t>-to-</w:t>
      </w:r>
      <w:r w:rsidR="00C3378F" w:rsidRPr="00257BD3">
        <w:rPr>
          <w:i/>
          <w:iCs/>
        </w:rPr>
        <w:t>z</w:t>
      </w:r>
      <w:r w:rsidR="00C3378F">
        <w:t xml:space="preserve"> transformation. However, </w:t>
      </w:r>
      <w:r w:rsidR="003941BE">
        <w:t xml:space="preserve">Vahey et al. (2015) do not report employing any transformations in their meta-analysis or forest plot. </w:t>
      </w:r>
      <w:r w:rsidR="000F43B1">
        <w:t xml:space="preserve">The forest plot </w:t>
      </w:r>
      <w:r w:rsidR="008A4B61">
        <w:t xml:space="preserve">associated with this verification attempt </w:t>
      </w:r>
      <w:r w:rsidR="000F43B1">
        <w:t>can be seen in Figure XX</w:t>
      </w:r>
      <w:r w:rsidR="008A4B61">
        <w:t xml:space="preserve">. </w:t>
      </w:r>
      <w:r w:rsidR="00DB2444">
        <w:t xml:space="preserve">Confidence intervals around individual effect sizes were </w:t>
      </w:r>
      <w:r w:rsidR="008A4B61">
        <w:t xml:space="preserve">symmetric and therefore did not </w:t>
      </w:r>
      <w:r w:rsidR="00DB2444">
        <w:t>reproduce</w:t>
      </w:r>
      <w:r w:rsidR="008A4B61">
        <w:t xml:space="preserve"> the original plot.</w:t>
      </w:r>
    </w:p>
    <w:p w14:paraId="3071E4B0" w14:textId="49068492" w:rsidR="00CE42B4" w:rsidRPr="00D66523" w:rsidRDefault="00CE42B4" w:rsidP="00CE42B4">
      <w:pPr>
        <w:pStyle w:val="Heading3"/>
      </w:pPr>
      <w:r>
        <w:t xml:space="preserve">Verification </w:t>
      </w:r>
      <w:proofErr w:type="gramStart"/>
      <w:r>
        <w:t>attempt</w:t>
      </w:r>
      <w:proofErr w:type="gramEnd"/>
      <w:r>
        <w:t xml:space="preserve"> 5</w:t>
      </w:r>
    </w:p>
    <w:p w14:paraId="380396E2" w14:textId="4AC08451" w:rsidR="00550D8B" w:rsidRDefault="00CE42B4" w:rsidP="001B1E91">
      <w:r>
        <w:t xml:space="preserve">In </w:t>
      </w:r>
      <w:r w:rsidR="00300E5D">
        <w:t xml:space="preserve">the final </w:t>
      </w:r>
      <w:r w:rsidR="00DA70FA">
        <w:t xml:space="preserve">meta-analysis </w:t>
      </w:r>
      <w:r>
        <w:t>verification attempt,</w:t>
      </w:r>
      <w:r w:rsidR="00E64CC9">
        <w:t xml:space="preserve"> I apply Fisher’s </w:t>
      </w:r>
      <w:r w:rsidR="00E64CC9" w:rsidRPr="001949BE">
        <w:rPr>
          <w:i/>
          <w:iCs/>
        </w:rPr>
        <w:t>r</w:t>
      </w:r>
      <w:r w:rsidR="00E64CC9">
        <w:t>-to-</w:t>
      </w:r>
      <w:r w:rsidR="00E64CC9" w:rsidRPr="001949BE">
        <w:rPr>
          <w:i/>
          <w:iCs/>
        </w:rPr>
        <w:t>z</w:t>
      </w:r>
      <w:r w:rsidR="00E64CC9">
        <w:t xml:space="preserve"> transformations to the individual effect sizes prior to meta-analysis, and back transformations prior to reporting and plotting. </w:t>
      </w:r>
      <w:r w:rsidR="000B270B">
        <w:t xml:space="preserve">The analysis was otherwise identical to the previous attempt. </w:t>
      </w:r>
      <w:r w:rsidR="00A9575F">
        <w:t xml:space="preserve">All estimated values were identical to the previous </w:t>
      </w:r>
      <w:proofErr w:type="gramStart"/>
      <w:r w:rsidR="00A9575F">
        <w:t>attempt,</w:t>
      </w:r>
      <w:proofErr w:type="gramEnd"/>
      <w:r w:rsidR="00A9575F">
        <w:t xml:space="preserve"> therefore the original results were not reproduced. The forest plot associated with this attempt reproduced </w:t>
      </w:r>
      <w:r w:rsidR="00A9575F">
        <w:lastRenderedPageBreak/>
        <w:t xml:space="preserve">the </w:t>
      </w:r>
      <w:r w:rsidR="00C03C33">
        <w:t>confidence intervals around the individual effect sizes in the original plot</w:t>
      </w:r>
      <w:r w:rsidR="00A737AB">
        <w:t xml:space="preserve"> (see Figure XX)</w:t>
      </w:r>
      <w:r w:rsidR="001949BE">
        <w:t xml:space="preserve">, suggesting that Vahey et al. (2015) employed these transformations but did not report them. </w:t>
      </w:r>
    </w:p>
    <w:p w14:paraId="00AA5E55" w14:textId="0C49904B" w:rsidR="000C5BDB" w:rsidRDefault="003B092A" w:rsidP="000C5BDB">
      <w:pPr>
        <w:pStyle w:val="Heading3"/>
      </w:pPr>
      <w:r>
        <w:t>Summar</w:t>
      </w:r>
      <w:r w:rsidR="00987DC7">
        <w:t xml:space="preserve">y </w:t>
      </w:r>
    </w:p>
    <w:p w14:paraId="762D3B36" w14:textId="2B4F7080" w:rsidR="00C01D06" w:rsidRDefault="002353CA" w:rsidP="001B1E91">
      <w:r>
        <w:t xml:space="preserve">Confidence intervals around individual effect sizes in the forest plot were only reproduced when Fisher’s </w:t>
      </w:r>
      <w:r w:rsidRPr="002353CA">
        <w:rPr>
          <w:i/>
          <w:iCs/>
        </w:rPr>
        <w:t>r</w:t>
      </w:r>
      <w:r>
        <w:t>-to-</w:t>
      </w:r>
      <w:r w:rsidRPr="002353CA">
        <w:rPr>
          <w:i/>
          <w:iCs/>
        </w:rPr>
        <w:t>z</w:t>
      </w:r>
      <w:r>
        <w:t xml:space="preserve"> transformations were applied (verification attempt 5) and not when they weren’t (verification attempt 4). However, (a) Vahey et al. (2015) did not report applying this transformation in their meta-analysis or plot, and (b) Field &amp; Gillett (2010) </w:t>
      </w:r>
      <w:r w:rsidR="000415FA">
        <w:t>state</w:t>
      </w:r>
      <w:r w:rsidR="000B270B">
        <w:t>d</w:t>
      </w:r>
      <w:r w:rsidR="000415FA">
        <w:t xml:space="preserve"> that this transformation is not part of the Hunter &amp; Schmidt method of meta</w:t>
      </w:r>
      <w:r w:rsidR="004B6D0F">
        <w:t>-</w:t>
      </w:r>
      <w:r w:rsidR="000415FA">
        <w:t xml:space="preserve">analysis. </w:t>
      </w:r>
      <w:r w:rsidR="00E35176">
        <w:t>This would therefore be an ad-hoc mix of the</w:t>
      </w:r>
      <w:r w:rsidR="000B270B">
        <w:t xml:space="preserve"> Hunter and Schmidt method and the Hedges and colleagues’ method, as Field &amp; Gillett (2010) describes them. </w:t>
      </w:r>
      <w:r w:rsidR="00383AAD">
        <w:t xml:space="preserve">A point estimate of r = .47 was produced by in all four correctly implemented analyses (i.e., excluding attempt 2). Interestingly, as noted previously, </w:t>
      </w:r>
      <w:r w:rsidR="000C5BDB">
        <w:t xml:space="preserve">if we assume that Vahey et al.’s (2015) confidence intervals were accurate and symmetric – and it should be noted that they are congruent with the results of verifications 4 and 5 – they </w:t>
      </w:r>
      <w:r w:rsidR="008A7EA5">
        <w:t xml:space="preserve">would </w:t>
      </w:r>
      <w:r w:rsidR="000C5BDB">
        <w:t xml:space="preserve">imply a point estimate of r = .47. One possible explanation is that </w:t>
      </w:r>
      <w:r w:rsidR="00F22E2B">
        <w:t xml:space="preserve">the point estimate of .45 is a typo that was propagated throughout </w:t>
      </w:r>
      <w:r w:rsidR="00ED5CE9">
        <w:t>Vahey et al.’s (2015)</w:t>
      </w:r>
      <w:r w:rsidR="00F22E2B">
        <w:t xml:space="preserve"> manuscript, </w:t>
      </w:r>
      <w:proofErr w:type="gramStart"/>
      <w:r w:rsidR="00F22E2B">
        <w:t>plots</w:t>
      </w:r>
      <w:proofErr w:type="gramEnd"/>
      <w:r w:rsidR="00F22E2B">
        <w:t xml:space="preserve"> and tables. </w:t>
      </w:r>
      <w:r w:rsidR="000D7CEC">
        <w:t xml:space="preserve">The confidence intervals were not reproduced using the scripts </w:t>
      </w:r>
      <w:r w:rsidR="00557125">
        <w:t xml:space="preserve">that Vahey et al. (2015) reported </w:t>
      </w:r>
      <w:proofErr w:type="gramStart"/>
      <w:r w:rsidR="00557125">
        <w:t>using, but</w:t>
      </w:r>
      <w:proofErr w:type="gramEnd"/>
      <w:r w:rsidR="00557125">
        <w:t xml:space="preserve"> were reproduced using </w:t>
      </w:r>
      <w:r w:rsidR="000D7CEC">
        <w:t>different implementation of the analysis in R</w:t>
      </w:r>
      <w:r w:rsidR="00557125">
        <w:t xml:space="preserve"> that Vahey et al. (2015)</w:t>
      </w:r>
      <w:r w:rsidR="000D7CEC">
        <w:t>.</w:t>
      </w:r>
      <w:r w:rsidR="00557125">
        <w:t xml:space="preserve"> </w:t>
      </w:r>
      <w:r w:rsidR="005A30EB">
        <w:t xml:space="preserve">This is difficult to account for. The credibility intervals could not be reproduced in any analysis. </w:t>
      </w:r>
    </w:p>
    <w:p w14:paraId="7B9459F8" w14:textId="7701331F" w:rsidR="00697E83" w:rsidRDefault="003D54FA" w:rsidP="001B1E91">
      <w:pPr>
        <w:pStyle w:val="Heading2"/>
      </w:pPr>
      <w:r>
        <w:t>A</w:t>
      </w:r>
      <w:r w:rsidR="00B95E95" w:rsidRPr="00CC7B8B">
        <w:t>verage effect sizes</w:t>
      </w:r>
      <w:r w:rsidR="007E5FD2">
        <w:t xml:space="preserve"> </w:t>
      </w:r>
    </w:p>
    <w:p w14:paraId="10228B56" w14:textId="6F35FC0C" w:rsidR="00B95E95" w:rsidRPr="00CC7B8B" w:rsidRDefault="00697E83" w:rsidP="001B1E91">
      <w:r>
        <w:t xml:space="preserve">Vahey reported that the </w:t>
      </w:r>
      <w:r w:rsidR="007A6740">
        <w:t xml:space="preserve">15 </w:t>
      </w:r>
      <w:r>
        <w:t xml:space="preserve">weighted average effect sizes they used in their meta-analysis were calculated from the </w:t>
      </w:r>
      <w:r w:rsidR="007A6740">
        <w:t xml:space="preserve">46 </w:t>
      </w:r>
      <w:r>
        <w:t xml:space="preserve">individual effect sizes and </w:t>
      </w:r>
      <w:r w:rsidR="00FA3C97">
        <w:t>degrees of freedom</w:t>
      </w:r>
      <w:r>
        <w:t xml:space="preserve"> they reported in their supplementary materials. I attempted to verify this by recalculating </w:t>
      </w:r>
      <w:r w:rsidR="00FA3C97">
        <w:t xml:space="preserve">weighted </w:t>
      </w:r>
      <w:r>
        <w:t>averages from the individual effect sizes</w:t>
      </w:r>
      <w:r w:rsidR="00FA3C97">
        <w:t>, using Vahey’s strategy of weighting by degrees of freedom</w:t>
      </w:r>
      <w:r>
        <w:t xml:space="preserve">. </w:t>
      </w:r>
      <w:r w:rsidR="00B95E95" w:rsidRPr="00CC7B8B">
        <w:t>Results were not computationally reproducible</w:t>
      </w:r>
      <w:r w:rsidR="0033061C">
        <w:t xml:space="preserve">: </w:t>
      </w:r>
      <w:r w:rsidR="00B95E95" w:rsidRPr="00CC7B8B">
        <w:t xml:space="preserve">2 of 15 (13%) </w:t>
      </w:r>
      <w:r w:rsidR="0033061C">
        <w:t>recomputed weighted averages differed from those reported in Vahey’s forest plot</w:t>
      </w:r>
      <w:r w:rsidR="00B95E95" w:rsidRPr="00CC7B8B">
        <w:t>. The magnitudes of the differences were small (</w:t>
      </w:r>
      <w:proofErr w:type="spellStart"/>
      <w:r w:rsidR="00B95E95" w:rsidRPr="00CC7B8B">
        <w:t>Δ</w:t>
      </w:r>
      <w:r w:rsidR="00B95E95" w:rsidRPr="00CC7B8B">
        <w:rPr>
          <w:i/>
        </w:rPr>
        <w:t>r</w:t>
      </w:r>
      <w:proofErr w:type="spellEnd"/>
      <w:r w:rsidR="00B95E95" w:rsidRPr="00CC7B8B">
        <w:t xml:space="preserve"> = -.02 and .05).</w:t>
      </w:r>
    </w:p>
    <w:p w14:paraId="42315289" w14:textId="749B97A3" w:rsidR="00B879CC" w:rsidRDefault="00B879CC" w:rsidP="005530CB">
      <w:pPr>
        <w:pStyle w:val="Heading2"/>
      </w:pPr>
      <w:r>
        <w:t>I</w:t>
      </w:r>
      <w:r w:rsidR="00B95E95" w:rsidRPr="00CC7B8B">
        <w:t xml:space="preserve">ndividual effect sizes </w:t>
      </w:r>
    </w:p>
    <w:p w14:paraId="63CC2D7B" w14:textId="371A9663" w:rsidR="00A64263" w:rsidRDefault="00A64263" w:rsidP="00A64263">
      <w:pPr>
        <w:pStyle w:val="Heading3"/>
      </w:pPr>
      <w:r>
        <w:t>Assessment of incorrect inclusion</w:t>
      </w:r>
      <w:r w:rsidR="007E6922">
        <w:t>s</w:t>
      </w:r>
    </w:p>
    <w:p w14:paraId="1102F5F5" w14:textId="0CD37128" w:rsidR="00B57BF0" w:rsidRDefault="00A674AD" w:rsidP="00A674AD">
      <w:r>
        <w:t>Lakens et al. (2016) listed incorrect inclusion as a common type</w:t>
      </w:r>
      <w:r w:rsidR="005C7269">
        <w:t xml:space="preserve"> </w:t>
      </w:r>
      <w:r>
        <w:t xml:space="preserve">of error in meta-analyses. </w:t>
      </w:r>
      <w:r w:rsidR="00C6049E">
        <w:t xml:space="preserve">These were </w:t>
      </w:r>
      <w:r w:rsidR="005E6648">
        <w:t>describe</w:t>
      </w:r>
      <w:r w:rsidR="00CC72A3">
        <w:t>d</w:t>
      </w:r>
      <w:r w:rsidR="005E6648">
        <w:t xml:space="preserve"> as </w:t>
      </w:r>
      <w:r w:rsidR="00605CE0" w:rsidRPr="00AB7372">
        <w:t>inclusion of effect sizes</w:t>
      </w:r>
      <w:r w:rsidR="00605CE0">
        <w:t xml:space="preserve"> </w:t>
      </w:r>
      <w:r w:rsidR="005E6648">
        <w:t xml:space="preserve">that do not meet the inclusion criteria. </w:t>
      </w:r>
      <w:r w:rsidR="005E6648" w:rsidRPr="00CC7B8B">
        <w:t xml:space="preserve">Vahey et al. (2015) stated that the purpose of their meta-analysis was to “quantify how much IRAP effects from </w:t>
      </w:r>
      <w:proofErr w:type="gramStart"/>
      <w:r w:rsidR="005E6648" w:rsidRPr="00CC7B8B">
        <w:t>clinically-relevant</w:t>
      </w:r>
      <w:proofErr w:type="gramEnd"/>
      <w:r w:rsidR="005E6648" w:rsidRPr="00CC7B8B">
        <w:t xml:space="preserve"> responding co-vary with corresponding clinically-relevant criterion variables” (p.60)</w:t>
      </w:r>
      <w:r w:rsidR="005E6648">
        <w:t xml:space="preserve">. Their inclusion criterion was that </w:t>
      </w:r>
      <w:r w:rsidR="005E6648" w:rsidRPr="00CC7B8B">
        <w:t>“the IRAP and criterion variables must have been deemed to target some aspect of a condition included in a major psychiatric diagnostic scheme such as the Diagnostic and Statistical Manual of Mental Disorders (DSM-5, 2013) … The authors decided whether the responses measured by a given IRAP trial-type should co-vary with a specific criterion variable by consulting the relevant empirical literature.” (p.60).</w:t>
      </w:r>
      <w:r w:rsidR="0035720E">
        <w:t xml:space="preserve"> </w:t>
      </w:r>
      <w:r w:rsidR="00A22D26">
        <w:t xml:space="preserve">References to neither the specific clinical condition that was targeted by the IRAP and the criterion variable nor the specific empirical literature that Vahey et al. (2015) used to justify the inclusion of each criterion were provided in the original article or supplementary materials. Nonetheless, </w:t>
      </w:r>
      <w:r w:rsidR="0035720E">
        <w:t xml:space="preserve">Vahey’s own inclusion criterion required that effects referred to covariation between an IRAP and an external </w:t>
      </w:r>
      <w:proofErr w:type="gramStart"/>
      <w:r w:rsidR="0035720E">
        <w:t>clinically-relevant</w:t>
      </w:r>
      <w:proofErr w:type="gramEnd"/>
      <w:r w:rsidR="0035720E">
        <w:t xml:space="preserve"> criterion variable</w:t>
      </w:r>
      <w:r w:rsidR="003A7B3D">
        <w:t xml:space="preserve">, consistent with the </w:t>
      </w:r>
      <w:r w:rsidR="0035720E">
        <w:t xml:space="preserve">APA dictionary of psychology </w:t>
      </w:r>
      <w:r w:rsidR="003A7B3D">
        <w:t xml:space="preserve">definition of </w:t>
      </w:r>
      <w:r w:rsidR="0035720E">
        <w:t>criterion validity (REF).</w:t>
      </w:r>
    </w:p>
    <w:p w14:paraId="1F098267" w14:textId="15FECEF3" w:rsidR="00C65769" w:rsidRDefault="00C65769" w:rsidP="009B2A95">
      <w:r>
        <w:t>Using the descriptions in their supplementary materials</w:t>
      </w:r>
      <w:r w:rsidR="002506A8">
        <w:t>,</w:t>
      </w:r>
      <w:r>
        <w:t xml:space="preserve"> and with reference to the original papers, the individual effect sizes were </w:t>
      </w:r>
      <w:r w:rsidR="0073469D">
        <w:t>re-evaluated</w:t>
      </w:r>
      <w:r>
        <w:t xml:space="preserve"> against Vahey’s inclusion criterion of </w:t>
      </w:r>
      <w:r w:rsidR="00C41C74">
        <w:t xml:space="preserve">covariance between an </w:t>
      </w:r>
      <w:r>
        <w:t xml:space="preserve">IRAP and a second external variable. </w:t>
      </w:r>
      <w:r w:rsidR="004666D2">
        <w:t>23 of the 56 effect sizes (41</w:t>
      </w:r>
      <w:proofErr w:type="gramStart"/>
      <w:r w:rsidR="004666D2">
        <w:t>% )</w:t>
      </w:r>
      <w:proofErr w:type="gramEnd"/>
      <w:r w:rsidR="004666D2">
        <w:t xml:space="preserve"> were found to involve no external variable (i.e., they described a reaction time differential between the IRAP block types)</w:t>
      </w:r>
      <w:r w:rsidR="00C41C74">
        <w:t xml:space="preserve">, and were therefore not suitable to be included in a meta-analysis of the IRAP’s criterion validity. </w:t>
      </w:r>
    </w:p>
    <w:p w14:paraId="5E8E6117" w14:textId="77777777" w:rsidR="00B923AB" w:rsidRDefault="00B923AB" w:rsidP="00B923AB">
      <w:pPr>
        <w:pStyle w:val="Heading3"/>
      </w:pPr>
      <w:r>
        <w:t>Assessment of incorrect exclusions</w:t>
      </w:r>
    </w:p>
    <w:p w14:paraId="6A4816D9" w14:textId="77777777" w:rsidR="00FC6F4E" w:rsidRDefault="00B923AB" w:rsidP="00B923AB">
      <w:r>
        <w:t>In addition to incorrection inclusions, it is equally plausible that effect sizes that met inclusion criteria were erroneously not included. E</w:t>
      </w:r>
      <w:r w:rsidRPr="00CC7B8B">
        <w:t xml:space="preserve">ffect sizes </w:t>
      </w:r>
      <w:r>
        <w:t xml:space="preserve">were reextracted from the same 15 articles as Vahey et al. (2015). Vahey et al. did not report how many effect sizes were excluded (e.g., because they did not meet the inclusion criteria of being a clinically relevant criterion effect size). Following Vahey et al.’s (2015) method, extractions were </w:t>
      </w:r>
      <w:r w:rsidRPr="008A6EA3">
        <w:t>not limit</w:t>
      </w:r>
      <w:r>
        <w:t>ed</w:t>
      </w:r>
      <w:r w:rsidRPr="008A6EA3">
        <w:t xml:space="preserve"> to effect sizes reported in the articles</w:t>
      </w:r>
      <w:r>
        <w:t xml:space="preserve">, </w:t>
      </w:r>
      <w:r w:rsidRPr="008A6EA3">
        <w:t xml:space="preserve">but also considered ones implied </w:t>
      </w:r>
      <w:r>
        <w:t>by the reported analyses. W</w:t>
      </w:r>
      <w:r w:rsidRPr="008A6EA3">
        <w:t>here necessary</w:t>
      </w:r>
      <w:r>
        <w:t xml:space="preserve">, </w:t>
      </w:r>
      <w:r w:rsidRPr="008A6EA3">
        <w:t xml:space="preserve">original authors </w:t>
      </w:r>
      <w:r>
        <w:t xml:space="preserve">were contacted </w:t>
      </w:r>
      <w:r w:rsidRPr="008A6EA3">
        <w:t>to obtain additional information</w:t>
      </w:r>
      <w:r>
        <w:t xml:space="preserve">. For example, if non-significant correlations were reported as merely “other correlations were non-significant”, these effect sizes were obtained where possible. XX effect sizes were excluded as non-criterion effects (e.g., quantifying the average IRAP effect within a group). </w:t>
      </w:r>
      <w:r w:rsidRPr="00CC7B8B">
        <w:t>Two independent raters the</w:t>
      </w:r>
      <w:r>
        <w:t xml:space="preserve"> </w:t>
      </w:r>
      <w:r w:rsidRPr="00CC7B8B">
        <w:t xml:space="preserve">rated each effect for clinical relevance using Vahey’s definition. Agreement was found in </w:t>
      </w:r>
      <w:r w:rsidRPr="00A63E4C">
        <w:rPr>
          <w:highlight w:val="yellow"/>
        </w:rPr>
        <w:t>90</w:t>
      </w:r>
      <w:r w:rsidRPr="00CC7B8B">
        <w:t>% of cases (Cohen’s Kappa = 0.</w:t>
      </w:r>
      <w:r w:rsidRPr="008F3009">
        <w:rPr>
          <w:highlight w:val="yellow"/>
        </w:rPr>
        <w:t>88</w:t>
      </w:r>
      <w:r w:rsidRPr="00CC7B8B">
        <w:t xml:space="preserve">, </w:t>
      </w:r>
      <w:r w:rsidRPr="00CC7B8B">
        <w:rPr>
          <w:i/>
        </w:rPr>
        <w:t>p</w:t>
      </w:r>
      <w:r w:rsidRPr="00CC7B8B">
        <w:t xml:space="preserve"> &lt; .0001). </w:t>
      </w:r>
      <w:r>
        <w:t>As in Vahey et al. (2015), i</w:t>
      </w:r>
      <w:r w:rsidRPr="00CC7B8B">
        <w:t>f either</w:t>
      </w:r>
      <w:r>
        <w:t xml:space="preserve"> </w:t>
      </w:r>
      <w:proofErr w:type="spellStart"/>
      <w:r>
        <w:t>rater</w:t>
      </w:r>
      <w:proofErr w:type="spellEnd"/>
      <w:r w:rsidRPr="00CC7B8B">
        <w:t xml:space="preserve"> </w:t>
      </w:r>
      <w:r>
        <w:t xml:space="preserve">originally </w:t>
      </w:r>
      <w:r w:rsidRPr="00CC7B8B">
        <w:t>rated the effect as clinically relevant</w:t>
      </w:r>
      <w:r>
        <w:t xml:space="preserve"> then</w:t>
      </w:r>
      <w:r w:rsidRPr="00CC7B8B">
        <w:t xml:space="preserve"> it was included</w:t>
      </w:r>
      <w:r>
        <w:t xml:space="preserve">. </w:t>
      </w:r>
    </w:p>
    <w:p w14:paraId="172F9662" w14:textId="6C42B1D4" w:rsidR="00B923AB" w:rsidRDefault="00B923AB" w:rsidP="00B923AB">
      <w:commentRangeStart w:id="1"/>
      <w:r>
        <w:lastRenderedPageBreak/>
        <w:t xml:space="preserve">308 effect sizes were originally extracted. 53 were excluded as non-criterion effect sizes. 99 more were excluded as non-clinically relevant. </w:t>
      </w:r>
      <w:commentRangeEnd w:id="1"/>
      <w:r w:rsidR="00940B8B">
        <w:rPr>
          <w:rStyle w:val="CommentReference"/>
        </w:rPr>
        <w:commentReference w:id="1"/>
      </w:r>
      <w:r>
        <w:t xml:space="preserve">This left 156 effect sizes for meta-analysis, compared to Vahey et al.’s (2015) 56. </w:t>
      </w:r>
      <w:r w:rsidR="00940B8B">
        <w:t xml:space="preserve">Note that these </w:t>
      </w:r>
      <w:r w:rsidR="00AA2718">
        <w:t>extractions</w:t>
      </w:r>
      <w:r w:rsidR="00940B8B">
        <w:t xml:space="preserve"> are not exhaustive: some authors of original studies who replied to Vahey and colleagues’ requests for additional information did not reply to mine. </w:t>
      </w:r>
      <w:r>
        <w:t>Vahey</w:t>
      </w:r>
      <w:r w:rsidR="00AA2718">
        <w:t xml:space="preserve"> et al.’s (2015)</w:t>
      </w:r>
      <w:r>
        <w:t xml:space="preserve"> extraction of effect sizes from the original articles </w:t>
      </w:r>
      <w:r w:rsidR="00D7505C">
        <w:t>was</w:t>
      </w:r>
      <w:r>
        <w:t xml:space="preserve"> therefore not reproduced, as many effect sizes were overlooked</w:t>
      </w:r>
      <w:r w:rsidR="00E71F6E">
        <w:t xml:space="preserve"> in the original study</w:t>
      </w:r>
      <w:r>
        <w:t xml:space="preserve">. These effect sizes were converted to Pearson’s </w:t>
      </w:r>
      <w:r w:rsidRPr="0072393D">
        <w:rPr>
          <w:i/>
          <w:iCs/>
        </w:rPr>
        <w:t>r</w:t>
      </w:r>
      <w:r>
        <w:t xml:space="preserve"> for meta-analysis. </w:t>
      </w:r>
      <w:r w:rsidRPr="0072393D">
        <w:rPr>
          <w:highlight w:val="red"/>
        </w:rPr>
        <w:t>The specific methods of conversion are described in the supplementary materials.</w:t>
      </w:r>
      <w:r>
        <w:t xml:space="preserve"> </w:t>
      </w:r>
    </w:p>
    <w:p w14:paraId="0F45E020" w14:textId="328F8303" w:rsidR="00B57BF0" w:rsidRPr="005030F2" w:rsidRDefault="00B57BF0" w:rsidP="00B57BF0">
      <w:pPr>
        <w:pStyle w:val="Heading3"/>
      </w:pPr>
      <w:r w:rsidRPr="005030F2">
        <w:t>Assessment of erroneous calculation</w:t>
      </w:r>
    </w:p>
    <w:p w14:paraId="168F1FE1" w14:textId="541D64A9" w:rsidR="00B97057" w:rsidRPr="005030F2" w:rsidRDefault="00B57BF0" w:rsidP="005E5819">
      <w:r w:rsidRPr="005030F2">
        <w:t xml:space="preserve">Erroneous calculation refers to errors made in the transposition, conversion, or reporting of effect sizes. </w:t>
      </w:r>
      <w:r w:rsidR="008054B7" w:rsidRPr="005030F2">
        <w:t>This can involve using the incorrect formula</w:t>
      </w:r>
      <w:r w:rsidR="00764184" w:rsidRPr="005030F2">
        <w:t xml:space="preserve"> to convert effect sizes</w:t>
      </w:r>
      <w:r w:rsidR="008054B7" w:rsidRPr="005030F2">
        <w:t xml:space="preserve">, treating standard errors if they are standard deviations, and other </w:t>
      </w:r>
      <w:r w:rsidR="00BE23EA" w:rsidRPr="005030F2">
        <w:t>errors</w:t>
      </w:r>
      <w:r w:rsidR="008054B7" w:rsidRPr="005030F2">
        <w:t xml:space="preserve">. </w:t>
      </w:r>
      <w:r w:rsidR="003F3B4B" w:rsidRPr="005030F2">
        <w:t>Previous work has shown that such errors are</w:t>
      </w:r>
      <w:r w:rsidRPr="005030F2">
        <w:t xml:space="preserve"> unfortunately common in published meta-analyses</w:t>
      </w:r>
      <w:r w:rsidR="00254E71" w:rsidRPr="005030F2">
        <w:t xml:space="preserve"> (e.g., XX of all effect sizes: </w:t>
      </w:r>
      <w:proofErr w:type="spellStart"/>
      <w:r w:rsidRPr="005030F2">
        <w:t>Gøtzsche</w:t>
      </w:r>
      <w:proofErr w:type="spellEnd"/>
      <w:r w:rsidRPr="005030F2">
        <w:t xml:space="preserve"> REF</w:t>
      </w:r>
      <w:r w:rsidR="00254E71" w:rsidRPr="005030F2">
        <w:t>)</w:t>
      </w:r>
      <w:r w:rsidR="009A35BD" w:rsidRPr="005030F2">
        <w:t>.</w:t>
      </w:r>
      <w:r w:rsidR="00F7326F" w:rsidRPr="005030F2">
        <w:t xml:space="preserve"> </w:t>
      </w:r>
      <w:r w:rsidR="005030F2">
        <w:t xml:space="preserve">In their supplementary materials, </w:t>
      </w:r>
      <w:r w:rsidR="00CE20BA" w:rsidRPr="005030F2">
        <w:t xml:space="preserve">Vahey et al. (2015) </w:t>
      </w:r>
      <w:r w:rsidR="005030F2">
        <w:t xml:space="preserve">provided </w:t>
      </w:r>
      <w:r w:rsidR="003948BE">
        <w:t xml:space="preserve">explanations and </w:t>
      </w:r>
      <w:r w:rsidR="005030F2">
        <w:t xml:space="preserve">references </w:t>
      </w:r>
      <w:r w:rsidR="003948BE">
        <w:t xml:space="preserve">for how </w:t>
      </w:r>
      <w:r w:rsidR="00CE20BA" w:rsidRPr="005030F2">
        <w:t>individual effect sizes</w:t>
      </w:r>
      <w:r w:rsidR="003948BE">
        <w:t xml:space="preserve"> were converted to </w:t>
      </w:r>
      <w:proofErr w:type="spellStart"/>
      <w:r w:rsidR="003948BE">
        <w:t>Pearsons</w:t>
      </w:r>
      <w:proofErr w:type="spellEnd"/>
      <w:r w:rsidR="003948BE">
        <w:t xml:space="preserve"> </w:t>
      </w:r>
      <w:r w:rsidR="003948BE" w:rsidRPr="003948BE">
        <w:rPr>
          <w:i/>
          <w:iCs/>
        </w:rPr>
        <w:t>r</w:t>
      </w:r>
      <w:r w:rsidR="00CE20BA" w:rsidRPr="005030F2">
        <w:t xml:space="preserve">. </w:t>
      </w:r>
      <w:r w:rsidR="00B97057" w:rsidRPr="005030F2">
        <w:t xml:space="preserve">Inspection of </w:t>
      </w:r>
      <w:r w:rsidR="00D8689F">
        <w:t xml:space="preserve">the </w:t>
      </w:r>
      <w:r w:rsidR="003948BE">
        <w:t>explanations</w:t>
      </w:r>
      <w:r w:rsidR="00D8689F">
        <w:t xml:space="preserve"> </w:t>
      </w:r>
      <w:r w:rsidR="00B97057" w:rsidRPr="005030F2">
        <w:t xml:space="preserve">revealed </w:t>
      </w:r>
      <w:r w:rsidR="00B07313">
        <w:t xml:space="preserve">at least one </w:t>
      </w:r>
      <w:r w:rsidR="00B97057" w:rsidRPr="005030F2">
        <w:t>error:</w:t>
      </w:r>
      <w:r w:rsidR="00CE20BA" w:rsidRPr="005030F2">
        <w:t xml:space="preserve"> </w:t>
      </w:r>
      <w:r w:rsidR="007A5466" w:rsidRPr="005030F2">
        <w:t>2</w:t>
      </w:r>
      <w:r w:rsidR="001C1A84" w:rsidRPr="005030F2">
        <w:t xml:space="preserve"> of the effect sizes wer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1C1A84" w:rsidRPr="005030F2">
        <w:t xml:space="preserve"> effect sizes taken from ANOVAs</w:t>
      </w:r>
      <w:r w:rsidR="00F37457">
        <w:t xml:space="preserve">, which </w:t>
      </w:r>
      <w:r w:rsidR="00CD4C29" w:rsidRPr="005030F2">
        <w:t>Vahey et al. (2015) stated that they “equated the relevant statistic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CD4C29" w:rsidRPr="005030F2">
        <w:t xml:space="preserve">] with </w:t>
      </w:r>
      <w:r w:rsidR="00CD4C29" w:rsidRPr="005030F2">
        <w:rPr>
          <w:i/>
          <w:iCs/>
        </w:rPr>
        <w:t>r</w:t>
      </w:r>
      <w:r w:rsidR="00CD4C29" w:rsidRPr="005030F2">
        <w:rPr>
          <w:vertAlign w:val="superscript"/>
        </w:rPr>
        <w:t>2</w:t>
      </w:r>
      <w:r w:rsidR="00CD4C29" w:rsidRPr="005030F2">
        <w:t xml:space="preserve"> therefore obtaining </w:t>
      </w:r>
      <w:r w:rsidR="00CD4C29" w:rsidRPr="005030F2">
        <w:rPr>
          <w:i/>
          <w:iCs/>
        </w:rPr>
        <w:t>r</w:t>
      </w:r>
      <w:r w:rsidR="00CD4C29" w:rsidRPr="005030F2">
        <w:t xml:space="preserve"> using the square root function. However, this conflates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CD4C29" w:rsidRPr="005030F2">
        <w:t xml:space="preserve"> with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CD4C29" w:rsidRPr="005030F2">
        <w:t xml:space="preserve">. As a partialized effect siz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CD4C29" w:rsidRPr="005030F2">
        <w:t xml:space="preserve"> cannot be converted to </w:t>
      </w:r>
      <w:r w:rsidR="00CD4C29" w:rsidRPr="005030F2">
        <w:rPr>
          <w:i/>
          <w:iCs/>
        </w:rPr>
        <w:t>r</w:t>
      </w:r>
      <w:r w:rsidR="00CD4C29" w:rsidRPr="005030F2">
        <w:t xml:space="preserve">. </w:t>
      </w:r>
    </w:p>
    <w:p w14:paraId="64BE53A4" w14:textId="7457F462" w:rsidR="005530CB" w:rsidRPr="00CC7B8B" w:rsidRDefault="00B923AB" w:rsidP="00A60550">
      <w:r w:rsidRPr="005030F2">
        <w:t>A</w:t>
      </w:r>
      <w:r w:rsidR="00B97057" w:rsidRPr="005030F2">
        <w:t xml:space="preserve"> comprehensive assessment of the reproducibility of the conversions of the individual effects sizes to Pearson’s </w:t>
      </w:r>
      <w:r w:rsidR="00B97057" w:rsidRPr="005030F2">
        <w:rPr>
          <w:i/>
          <w:iCs/>
        </w:rPr>
        <w:t>r</w:t>
      </w:r>
      <w:r w:rsidRPr="005030F2">
        <w:t xml:space="preserve"> was</w:t>
      </w:r>
      <w:r>
        <w:t xml:space="preserve"> not performed on the basis that the above assessments had already determined the</w:t>
      </w:r>
      <w:r w:rsidR="00BA0906">
        <w:t>se effect sizes to contain many errors</w:t>
      </w:r>
      <w:r w:rsidR="00C54F31">
        <w:t xml:space="preserve">: 33 effect sizes </w:t>
      </w:r>
      <w:r w:rsidR="00BA0906">
        <w:t xml:space="preserve">were </w:t>
      </w:r>
      <w:r w:rsidR="00C54F31">
        <w:t xml:space="preserve">common to both </w:t>
      </w:r>
      <w:proofErr w:type="spellStart"/>
      <w:r w:rsidR="00C54F31">
        <w:t>Vahey</w:t>
      </w:r>
      <w:proofErr w:type="spellEnd"/>
      <w:r w:rsidR="00C54F31">
        <w:t xml:space="preserve"> and the </w:t>
      </w:r>
      <w:proofErr w:type="spellStart"/>
      <w:r w:rsidR="00C54F31">
        <w:t>reextractions</w:t>
      </w:r>
      <w:proofErr w:type="spellEnd"/>
      <w:r w:rsidR="00C54F31">
        <w:t xml:space="preserve">, 23 of </w:t>
      </w:r>
      <w:proofErr w:type="spellStart"/>
      <w:r w:rsidR="00C54F31">
        <w:t>Vahey’s</w:t>
      </w:r>
      <w:proofErr w:type="spellEnd"/>
      <w:r w:rsidR="00C54F31">
        <w:t xml:space="preserve"> effect sizes </w:t>
      </w:r>
      <w:proofErr w:type="gramStart"/>
      <w:r w:rsidR="002B790E">
        <w:t>actually met</w:t>
      </w:r>
      <w:proofErr w:type="gramEnd"/>
      <w:r w:rsidR="002B790E">
        <w:t xml:space="preserve"> </w:t>
      </w:r>
      <w:r w:rsidR="00C54F31">
        <w:t>exclu</w:t>
      </w:r>
      <w:r w:rsidR="002B790E">
        <w:t>sion criteria</w:t>
      </w:r>
      <w:r w:rsidR="00C54F31">
        <w:t xml:space="preserve">, and 123 </w:t>
      </w:r>
      <w:r w:rsidR="002B790E">
        <w:t xml:space="preserve">additional </w:t>
      </w:r>
      <w:r w:rsidR="00C54F31">
        <w:t xml:space="preserve">effect sizes </w:t>
      </w:r>
      <w:r w:rsidR="002B790E">
        <w:t>meeting inclusion criteria were found</w:t>
      </w:r>
      <w:r w:rsidR="00C54F31">
        <w:t>.</w:t>
      </w:r>
    </w:p>
    <w:p w14:paraId="518AF53A" w14:textId="253314D5" w:rsidR="008E37EF" w:rsidRDefault="00F8701B" w:rsidP="00C46F18">
      <w:pPr>
        <w:pStyle w:val="Heading2"/>
      </w:pPr>
      <w:r>
        <w:t xml:space="preserve">Corrected meta-analysis and power </w:t>
      </w:r>
      <w:proofErr w:type="gramStart"/>
      <w:r>
        <w:t>analyses</w:t>
      </w:r>
      <w:proofErr w:type="gramEnd"/>
    </w:p>
    <w:p w14:paraId="711A088E" w14:textId="5598B354" w:rsidR="00B95E95" w:rsidRPr="00CC7B8B" w:rsidRDefault="006B0292" w:rsidP="001B570D">
      <w:proofErr w:type="gramStart"/>
      <w:r>
        <w:t>In order to</w:t>
      </w:r>
      <w:proofErr w:type="gramEnd"/>
      <w:r>
        <w:t xml:space="preserve"> update the core conclusions of Vahey et al. (2015) in light of the numerous errors and non-reproducible analyses observed, a new meta-analysis was conducted, and new power analyses using the meta-estimate were then calculated. </w:t>
      </w:r>
      <w:r w:rsidR="007F0FAB">
        <w:t>Whereas Vahey et al.’s (2015) method of dealing with the non-independence of multiple effect sizes taken from the same study was to average them, re</w:t>
      </w:r>
      <w:r w:rsidR="00592128">
        <w:t xml:space="preserve">search suggests that it is more appropriate to model these dependencies using three-level meta-analyses (i.e., multi-level meta-analyses: </w:t>
      </w:r>
      <w:r w:rsidR="00592128" w:rsidRPr="00592128">
        <w:t xml:space="preserve">Van den </w:t>
      </w:r>
      <w:proofErr w:type="spellStart"/>
      <w:r w:rsidR="00592128" w:rsidRPr="00592128">
        <w:t>Noortgate</w:t>
      </w:r>
      <w:proofErr w:type="spellEnd"/>
      <w:r w:rsidR="00592128">
        <w:t xml:space="preserve"> et al. 2013). </w:t>
      </w:r>
    </w:p>
    <w:p w14:paraId="4ED524F8" w14:textId="462878C4" w:rsidR="00C1226D" w:rsidRDefault="00947770" w:rsidP="00D65028">
      <w:r>
        <w:t xml:space="preserve">A </w:t>
      </w:r>
      <w:r w:rsidR="00B95E95" w:rsidRPr="00CC7B8B">
        <w:t>multi-level random effect meta-analysis with random intercepts for study</w:t>
      </w:r>
      <w:r>
        <w:t xml:space="preserve"> was therefore employed. I employed the metafor packages’ default settings of a </w:t>
      </w:r>
      <w:r w:rsidR="00B95E95" w:rsidRPr="00CC7B8B">
        <w:t xml:space="preserve">Restricted Maximum </w:t>
      </w:r>
      <w:r w:rsidR="00B9306F" w:rsidRPr="00CC7B8B">
        <w:t>Likelihood</w:t>
      </w:r>
      <w:r w:rsidR="00B95E95" w:rsidRPr="00CC7B8B">
        <w:t xml:space="preserve"> estimator function </w:t>
      </w:r>
      <w:r>
        <w:t xml:space="preserve">and weighting by inverse variance (i.e., rather than </w:t>
      </w:r>
      <w:r w:rsidRPr="00947770">
        <w:rPr>
          <w:i/>
          <w:iCs/>
        </w:rPr>
        <w:t>N</w:t>
      </w:r>
      <w:r w:rsidRPr="00947770">
        <w:t xml:space="preserve">, </w:t>
      </w:r>
      <w:r>
        <w:t>given that inverse variance is a better estimate of precision</w:t>
      </w:r>
      <w:r w:rsidR="001B570D">
        <w:t xml:space="preserve"> and </w:t>
      </w:r>
      <w:r w:rsidR="0057586C">
        <w:t>represents</w:t>
      </w:r>
      <w:r w:rsidR="001B570D">
        <w:t xml:space="preserve"> the </w:t>
      </w:r>
      <w:r w:rsidR="00581E9D">
        <w:t>contemporary</w:t>
      </w:r>
      <w:r w:rsidR="001B570D">
        <w:t xml:space="preserve"> standard</w:t>
      </w:r>
      <w:r>
        <w:t xml:space="preserve">). A point estimate and confidence intervals were produced by default. Credibility intervals were calculated following Field REF’s definition (equations XX). </w:t>
      </w:r>
      <w:r w:rsidR="00C1226D">
        <w:t xml:space="preserve">In addition to this, </w:t>
      </w:r>
      <w:r w:rsidR="00F24B46">
        <w:t>p</w:t>
      </w:r>
      <w:r w:rsidR="00D65028">
        <w:t xml:space="preserve">rediction intervals were calculated </w:t>
      </w:r>
      <w:proofErr w:type="gramStart"/>
      <w:r w:rsidR="00D65028">
        <w:t>in order to</w:t>
      </w:r>
      <w:proofErr w:type="gramEnd"/>
      <w:r w:rsidR="00D65028">
        <w:t xml:space="preserve"> accomplish the stated goal of Vahey et al., i.e., to assess the generalizability of the effect, using a more contemporary method</w:t>
      </w:r>
      <w:r w:rsidR="00F24B46">
        <w:t xml:space="preserve"> (REF)</w:t>
      </w:r>
      <w:r w:rsidR="00D65028">
        <w:t xml:space="preserve">. </w:t>
      </w:r>
      <w:r w:rsidR="00C1226D">
        <w:t xml:space="preserve">Prediction intervals share the same goals as </w:t>
      </w:r>
      <w:r w:rsidR="00D65028">
        <w:t xml:space="preserve">Hunter and Schmidt style </w:t>
      </w:r>
      <w:r w:rsidR="00C1226D">
        <w:t>credibility intervals, as Vahey states them</w:t>
      </w:r>
      <w:r w:rsidR="0003712A">
        <w:t xml:space="preserve"> (</w:t>
      </w:r>
      <w:r w:rsidR="00C1226D">
        <w:t xml:space="preserve">i.e., they </w:t>
      </w:r>
      <w:r w:rsidR="00D65028">
        <w:t>assess the generalisability of the effect</w:t>
      </w:r>
      <w:r w:rsidR="0003712A">
        <w:t>)</w:t>
      </w:r>
      <w:r w:rsidR="00D65028">
        <w:t>. Whereas Hunter and Schmidt style credibility intervals are generally wider and therefore more conservative than confidence intervals – and, notably, they were not in the verification meta-analyses – prediction intervals are always at least as wide as confidence intervals. That is, where Hunter and Schmidt style credibility intervals are based solely on the population variance of the correlations (i.e., tau), prediction intervals as implemented in the metafor package are based on the SEM and tau. Specifically:</w:t>
      </w:r>
    </w:p>
    <w:p w14:paraId="055F2120" w14:textId="77777777" w:rsidR="0072155C" w:rsidRDefault="0072155C" w:rsidP="00947770"/>
    <w:p w14:paraId="16AFDF99" w14:textId="29DC596B" w:rsidR="00D65028" w:rsidRDefault="00D65028" w:rsidP="0072155C">
      <w:pPr>
        <w:ind w:firstLine="0"/>
        <w:jc w:val="center"/>
      </w:pPr>
      <w:r>
        <w:t>[equation]</w:t>
      </w:r>
    </w:p>
    <w:p w14:paraId="617476FF" w14:textId="4C060BC6" w:rsidR="00D65028" w:rsidRDefault="00D65028" w:rsidP="00947770"/>
    <w:p w14:paraId="4AD6AA20" w14:textId="2593CB30" w:rsidR="001D6A74" w:rsidRDefault="00B95E95" w:rsidP="00AC6FA6">
      <w:r w:rsidRPr="00CC7B8B">
        <w:t xml:space="preserve">Results demonstrated a meta effect size </w:t>
      </w:r>
      <w:r w:rsidRPr="00947770">
        <w:rPr>
          <w:i/>
          <w:highlight w:val="yellow"/>
        </w:rPr>
        <w:t>r</w:t>
      </w:r>
      <w:r w:rsidRPr="00947770">
        <w:rPr>
          <w:highlight w:val="yellow"/>
        </w:rPr>
        <w:t xml:space="preserve"> = .20, 95% CI [.12, .29], 95% CR [-.04, .44]</w:t>
      </w:r>
      <w:r w:rsidR="00CE4CF2">
        <w:t xml:space="preserve"> (see Figure XX for forest plot)</w:t>
      </w:r>
      <w:r w:rsidRPr="00CC7B8B">
        <w:t xml:space="preserve">. </w:t>
      </w:r>
      <w:r w:rsidR="00CE4CF2">
        <w:t>Based</w:t>
      </w:r>
      <w:r w:rsidR="002F3892">
        <w:t xml:space="preserve"> </w:t>
      </w:r>
      <w:r w:rsidRPr="00CC7B8B">
        <w:t xml:space="preserve">on the non-overlap of their confidence intervals, this estimate is significantly smaller than the effect size reported in the original meta-analysis (i.e., </w:t>
      </w:r>
      <w:r w:rsidRPr="00CC7B8B">
        <w:rPr>
          <w:i/>
        </w:rPr>
        <w:t>r</w:t>
      </w:r>
      <w:r w:rsidRPr="00CC7B8B">
        <w:t xml:space="preserve"> = .45, 95% CI [.40, .54])</w:t>
      </w:r>
      <w:r w:rsidR="00AC6FA6">
        <w:t>.</w:t>
      </w:r>
      <w:r w:rsidR="00AC6FA6" w:rsidRPr="001D6A74">
        <w:t xml:space="preserve"> </w:t>
      </w:r>
      <w:r w:rsidR="006900B7">
        <w:t xml:space="preserve">Table XX contains the new power analyses based on this meta-effect size. </w:t>
      </w:r>
      <w:r w:rsidR="00AC6FA6">
        <w:t xml:space="preserve">As </w:t>
      </w:r>
      <w:r w:rsidR="001D6A74">
        <w:t xml:space="preserve">can be seen from the table, sample sizes are substantially larger than those recommended by Vahey et al. (ref). </w:t>
      </w:r>
    </w:p>
    <w:p w14:paraId="4DDD64F0" w14:textId="77777777" w:rsidR="00067C1A" w:rsidRDefault="00067C1A" w:rsidP="00067C1A">
      <w:pPr>
        <w:ind w:firstLine="0"/>
      </w:pPr>
    </w:p>
    <w:p w14:paraId="2739E05E" w14:textId="78FAF030" w:rsidR="00B95E95" w:rsidRPr="00CC7B8B" w:rsidRDefault="005D3B72" w:rsidP="00067C1A">
      <w:pPr>
        <w:pStyle w:val="Heading1"/>
      </w:pPr>
      <w:r>
        <w:t>Discussion</w:t>
      </w:r>
    </w:p>
    <w:p w14:paraId="70992FB7" w14:textId="77777777" w:rsidR="00B95E95" w:rsidRPr="00CC7B8B" w:rsidRDefault="00B95E95" w:rsidP="00C46F18">
      <w:pPr>
        <w:pStyle w:val="Heading2"/>
      </w:pPr>
      <w:r w:rsidRPr="00CC7B8B">
        <w:t>Summary of findings</w:t>
      </w:r>
    </w:p>
    <w:p w14:paraId="44A88911" w14:textId="77777777" w:rsidR="00F1693C" w:rsidRDefault="00B95E95" w:rsidP="00F1693C">
      <w:r w:rsidRPr="00CC7B8B">
        <w:t>The meta-analy</w:t>
      </w:r>
      <w:r w:rsidR="00EA7DFA">
        <w:t>tic estimate</w:t>
      </w:r>
      <w:r w:rsidRPr="00CC7B8B">
        <w:t xml:space="preserve"> reported by Vahey et al. </w:t>
      </w:r>
      <w:r w:rsidR="00EA7DFA">
        <w:t xml:space="preserve">(2015) was </w:t>
      </w:r>
      <w:r w:rsidRPr="00CC7B8B">
        <w:t xml:space="preserve">found to have </w:t>
      </w:r>
      <w:r w:rsidR="00EA7DFA">
        <w:t xml:space="preserve">very </w:t>
      </w:r>
      <w:r w:rsidRPr="00CC7B8B">
        <w:t xml:space="preserve">poor reproducibility on multiple fronts. </w:t>
      </w:r>
      <w:r w:rsidR="00AB2048" w:rsidRPr="00EA7DFA">
        <w:rPr>
          <w:highlight w:val="yellow"/>
        </w:rPr>
        <w:t xml:space="preserve">The </w:t>
      </w:r>
      <w:r w:rsidR="00EA7DFA" w:rsidRPr="00EA7DFA">
        <w:rPr>
          <w:highlight w:val="yellow"/>
        </w:rPr>
        <w:t xml:space="preserve">original article’s </w:t>
      </w:r>
      <w:r w:rsidR="00AB2048" w:rsidRPr="00EA7DFA">
        <w:rPr>
          <w:highlight w:val="yellow"/>
        </w:rPr>
        <w:t>inclusion and exclusion criteria were not comprehensively applied. Many effects that met Vahey et al.’s (2015) inclusion criteria were not included</w:t>
      </w:r>
      <w:r w:rsidR="00CE63F1" w:rsidRPr="00EA7DFA">
        <w:rPr>
          <w:highlight w:val="yellow"/>
        </w:rPr>
        <w:t xml:space="preserve">. </w:t>
      </w:r>
      <w:r w:rsidR="00AB2048" w:rsidRPr="00EA7DFA">
        <w:rPr>
          <w:highlight w:val="yellow"/>
        </w:rPr>
        <w:t xml:space="preserve">Conversely, many effects that were included did not meet inclusion criteria, e.g., X% were not criterion effects as they did not involve a second </w:t>
      </w:r>
      <w:r w:rsidR="00AB2048" w:rsidRPr="00EA7DFA">
        <w:rPr>
          <w:highlight w:val="yellow"/>
        </w:rPr>
        <w:lastRenderedPageBreak/>
        <w:t>external variable.</w:t>
      </w:r>
      <w:r w:rsidR="00AB2048">
        <w:t xml:space="preserve"> </w:t>
      </w:r>
      <w:r w:rsidR="002E558B">
        <w:t xml:space="preserve">The averaging of these effect sizes for each </w:t>
      </w:r>
      <w:r w:rsidR="00EA7DFA">
        <w:t xml:space="preserve">article </w:t>
      </w:r>
      <w:r w:rsidR="002E558B">
        <w:t xml:space="preserve">were not </w:t>
      </w:r>
      <w:r w:rsidR="00EA7DFA">
        <w:t xml:space="preserve">computationally </w:t>
      </w:r>
      <w:r w:rsidR="002E558B">
        <w:t>reproducibl</w:t>
      </w:r>
      <w:r w:rsidR="00EA7DFA">
        <w:t xml:space="preserve">e. </w:t>
      </w:r>
      <w:r w:rsidRPr="00CC7B8B">
        <w:t>13% of cases demonstrating disagreement between the weighted average effect sizes reported in</w:t>
      </w:r>
      <w:r w:rsidR="00EA7DFA">
        <w:t xml:space="preserve"> Vahey et al.’s (2015) </w:t>
      </w:r>
      <w:r w:rsidRPr="00CC7B8B">
        <w:t>forest plot and those recalculated from the effect sizes reported in the</w:t>
      </w:r>
      <w:r w:rsidR="00EA7DFA">
        <w:t xml:space="preserve">ir </w:t>
      </w:r>
      <w:r w:rsidRPr="00CC7B8B">
        <w:t>supplementary materials.</w:t>
      </w:r>
      <w:r w:rsidR="00F1693C">
        <w:t xml:space="preserve"> </w:t>
      </w:r>
    </w:p>
    <w:p w14:paraId="16538587" w14:textId="1D363C00" w:rsidR="00F1693C" w:rsidRDefault="002E558B" w:rsidP="00F1693C">
      <w:r>
        <w:t xml:space="preserve">The results of </w:t>
      </w:r>
      <w:r w:rsidR="00EA7DFA">
        <w:t xml:space="preserve">Vahey et al.’s (2015) </w:t>
      </w:r>
      <w:r>
        <w:t>meta-analysis could not be reproduced</w:t>
      </w:r>
      <w:r w:rsidR="00933C23">
        <w:t xml:space="preserve"> despite numerous attempts</w:t>
      </w:r>
      <w:r w:rsidR="00EA7DFA">
        <w:t xml:space="preserve"> and approaches.</w:t>
      </w:r>
      <w:r w:rsidR="00933C23">
        <w:t xml:space="preserve"> </w:t>
      </w:r>
      <w:r w:rsidR="006D2D19">
        <w:t>The original p</w:t>
      </w:r>
      <w:r w:rsidR="00B95E95" w:rsidRPr="00CC7B8B">
        <w:t>ower analys</w:t>
      </w:r>
      <w:r w:rsidR="00F04934">
        <w:t>e</w:t>
      </w:r>
      <w:r w:rsidR="00B95E95" w:rsidRPr="00CC7B8B">
        <w:t xml:space="preserve">s </w:t>
      </w:r>
      <w:r w:rsidR="00F04934">
        <w:t xml:space="preserve">were mostly but not completely reproducible from </w:t>
      </w:r>
      <w:r w:rsidR="006D2D19">
        <w:t>the original meta-analysis</w:t>
      </w:r>
      <w:r w:rsidR="00F04934">
        <w:t>’s</w:t>
      </w:r>
      <w:r w:rsidR="006D2D19">
        <w:t xml:space="preserve"> results. However</w:t>
      </w:r>
      <w:r w:rsidR="00F04934">
        <w:t>,</w:t>
      </w:r>
      <w:r w:rsidR="006D2D19">
        <w:t xml:space="preserve"> given the lack of reproducibility of the </w:t>
      </w:r>
      <w:r w:rsidR="00F04934">
        <w:t>meta-analysis itself</w:t>
      </w:r>
      <w:r w:rsidR="006D2D19">
        <w:t xml:space="preserve">, this </w:t>
      </w:r>
      <w:r w:rsidR="00F04934">
        <w:t xml:space="preserve">validity of those </w:t>
      </w:r>
      <w:r w:rsidR="006D2D19">
        <w:t>power analyses’ results</w:t>
      </w:r>
      <w:r w:rsidR="00F04934">
        <w:t xml:space="preserve"> was greatly undermined</w:t>
      </w:r>
      <w:r w:rsidR="006D2D19">
        <w:t xml:space="preserve">. </w:t>
      </w:r>
      <w:r w:rsidR="001A77BB">
        <w:t>After correcting these issues, a</w:t>
      </w:r>
      <w:r w:rsidR="006D2D19">
        <w:t xml:space="preserve"> new meta-analysis was conducted. Results suggested a meta-effect size less than half that reported in Vahey et al. (2015). </w:t>
      </w:r>
      <w:r w:rsidR="00CE63F1">
        <w:t>This suggest</w:t>
      </w:r>
      <w:r w:rsidR="00747B00">
        <w:t xml:space="preserve">ed </w:t>
      </w:r>
      <w:r w:rsidR="00CE63F1">
        <w:t xml:space="preserve">that the individual effect sizes that were </w:t>
      </w:r>
      <w:r w:rsidR="00B049CF">
        <w:t xml:space="preserve">missed by Vahey et al.’s (2015) extractions were potentially not </w:t>
      </w:r>
      <w:r w:rsidR="006063EA">
        <w:t xml:space="preserve">missing at </w:t>
      </w:r>
      <w:proofErr w:type="gramStart"/>
      <w:r w:rsidR="00B049CF">
        <w:t>random, but</w:t>
      </w:r>
      <w:proofErr w:type="gramEnd"/>
      <w:r w:rsidR="00B049CF">
        <w:t xml:space="preserve"> were </w:t>
      </w:r>
      <w:r w:rsidR="006063EA">
        <w:t xml:space="preserve">systematically </w:t>
      </w:r>
      <w:r w:rsidR="00B049CF">
        <w:t>biased towards including larger effect sizes</w:t>
      </w:r>
      <w:r w:rsidR="006063EA">
        <w:t xml:space="preserve"> and omitting smaller ones</w:t>
      </w:r>
      <w:r w:rsidR="00B049CF">
        <w:t xml:space="preserve">. </w:t>
      </w:r>
    </w:p>
    <w:p w14:paraId="5A0F0507" w14:textId="5BFFA9FD" w:rsidR="006D2D19" w:rsidRDefault="00AC3AE7" w:rsidP="00F1693C">
      <w:r>
        <w:t xml:space="preserve">New power analyses </w:t>
      </w:r>
      <w:r w:rsidR="006975DC">
        <w:t xml:space="preserve">mirroring the original ones were then conducted using this new meta-analytic effect size. These </w:t>
      </w:r>
      <w:r>
        <w:t>suggest</w:t>
      </w:r>
      <w:r w:rsidR="00D3019A">
        <w:t>ed</w:t>
      </w:r>
      <w:r>
        <w:t xml:space="preserve"> that a much larger number of participants are required</w:t>
      </w:r>
      <w:r w:rsidR="00D3019A">
        <w:t xml:space="preserve"> </w:t>
      </w:r>
      <w:r w:rsidR="006975DC">
        <w:t xml:space="preserve">in future IRAP studies </w:t>
      </w:r>
      <w:r w:rsidR="00D3019A">
        <w:t>than recommended</w:t>
      </w:r>
      <w:r w:rsidR="006975DC">
        <w:t xml:space="preserve"> by Vahey et al. (2015)</w:t>
      </w:r>
      <w:r w:rsidR="00D3019A">
        <w:t xml:space="preserve">. For example, </w:t>
      </w:r>
      <w:r w:rsidR="00F055F7">
        <w:t>although Vahey et al. (2015)</w:t>
      </w:r>
      <w:r w:rsidR="00D3019A">
        <w:t xml:space="preserve"> </w:t>
      </w:r>
      <w:r w:rsidR="00F055F7">
        <w:t xml:space="preserve">makes sample size recommendations for several different analyses and designs, it is most frequently cited for the specific recommendation of </w:t>
      </w:r>
      <w:r w:rsidR="006975DC" w:rsidRPr="00194485">
        <w:rPr>
          <w:i/>
          <w:iCs/>
        </w:rPr>
        <w:t>N</w:t>
      </w:r>
      <w:r w:rsidR="006975DC">
        <w:t xml:space="preserve"> &gt; </w:t>
      </w:r>
      <w:r w:rsidR="00D3019A" w:rsidRPr="006975DC">
        <w:rPr>
          <w:highlight w:val="yellow"/>
        </w:rPr>
        <w:t>37</w:t>
      </w:r>
      <w:r w:rsidR="00F055F7">
        <w:t xml:space="preserve"> </w:t>
      </w:r>
      <w:r w:rsidR="006975DC">
        <w:t xml:space="preserve">to detect a </w:t>
      </w:r>
      <w:proofErr w:type="spellStart"/>
      <w:r w:rsidR="00D3019A">
        <w:t>a</w:t>
      </w:r>
      <w:proofErr w:type="spellEnd"/>
      <w:r>
        <w:t xml:space="preserve"> </w:t>
      </w:r>
      <w:r w:rsidR="00D3019A">
        <w:t>first order correlation</w:t>
      </w:r>
      <w:r w:rsidR="00F055F7">
        <w:t xml:space="preserve"> (alpha = 0.5, one-tailed, 80% </w:t>
      </w:r>
      <w:proofErr w:type="gramStart"/>
      <w:r w:rsidR="00F055F7">
        <w:t>power;</w:t>
      </w:r>
      <w:proofErr w:type="gramEnd"/>
      <w:r w:rsidR="00F055F7">
        <w:t xml:space="preserve"> e.g., McEnteggart REF, Kavanagh REF). T</w:t>
      </w:r>
      <w:r w:rsidR="00D3019A">
        <w:t xml:space="preserve">he </w:t>
      </w:r>
      <w:r w:rsidR="00F055F7">
        <w:t xml:space="preserve">sample size recommendation based on the updated meta-analytic effect size is </w:t>
      </w:r>
      <w:r w:rsidR="00F055F7" w:rsidRPr="00F055F7">
        <w:rPr>
          <w:i/>
          <w:iCs/>
        </w:rPr>
        <w:t>N</w:t>
      </w:r>
      <w:r w:rsidR="00F055F7">
        <w:t xml:space="preserve"> &gt; 617. It is worth noting that no published IRAP study to date included a sample size this large</w:t>
      </w:r>
      <w:r w:rsidR="00DD32AB">
        <w:t xml:space="preserve">, according to a recent systematic review of published research using the IRAP (188 studies in 153 publications, median </w:t>
      </w:r>
      <w:r w:rsidR="00DD32AB" w:rsidRPr="00F1693C">
        <w:rPr>
          <w:i/>
          <w:iCs/>
        </w:rPr>
        <w:t>N</w:t>
      </w:r>
      <w:r w:rsidR="00DD32AB">
        <w:t xml:space="preserve"> = 40, range = 4</w:t>
      </w:r>
      <w:r w:rsidR="00F1693C">
        <w:t xml:space="preserve"> to </w:t>
      </w:r>
      <w:r w:rsidR="00DD32AB">
        <w:t>210: Hussey REF)</w:t>
      </w:r>
      <w:r w:rsidR="002D63BA">
        <w:t>.</w:t>
      </w:r>
    </w:p>
    <w:p w14:paraId="3FC75202" w14:textId="77777777" w:rsidR="002D63BA" w:rsidRDefault="002D63BA" w:rsidP="002D63BA"/>
    <w:p w14:paraId="1BC790E5" w14:textId="623A774C" w:rsidR="00747B22" w:rsidRDefault="00747B22" w:rsidP="006D2D19">
      <w:r>
        <w:t xml:space="preserve">Implications for users of the IRAP: </w:t>
      </w:r>
    </w:p>
    <w:p w14:paraId="6F8A18F0" w14:textId="77777777" w:rsidR="00307F56" w:rsidRDefault="00307F56" w:rsidP="002D63BA">
      <w:pPr>
        <w:ind w:firstLine="0"/>
      </w:pPr>
    </w:p>
    <w:p w14:paraId="58F28FA7" w14:textId="0629E688" w:rsidR="00CA7464" w:rsidRDefault="005D2649" w:rsidP="006D2D19">
      <w:r>
        <w:t xml:space="preserve">Comparison with the IAT. </w:t>
      </w:r>
      <w:r w:rsidR="00E47CFF">
        <w:t xml:space="preserve">Vahey et al. (2015) used their meta-effect size to compare the IRAP’s </w:t>
      </w:r>
      <w:r w:rsidR="00CA7464">
        <w:t xml:space="preserve">clinical </w:t>
      </w:r>
      <w:r w:rsidR="00E47CFF">
        <w:t>criterion vali</w:t>
      </w:r>
      <w:r w:rsidR="00E47CFF" w:rsidRPr="00CA7464">
        <w:t xml:space="preserve">dity with that of </w:t>
      </w:r>
      <w:r w:rsidR="00C002E3">
        <w:t xml:space="preserve">other implicit measures. </w:t>
      </w:r>
      <w:r w:rsidR="000A6136">
        <w:t>Using the original meta-estimate of r = .45, t</w:t>
      </w:r>
      <w:r w:rsidR="00C002E3">
        <w:t>hey report</w:t>
      </w:r>
      <w:r w:rsidR="00FF3D0A">
        <w:t>ed</w:t>
      </w:r>
      <w:r w:rsidR="00C002E3">
        <w:t xml:space="preserve"> that the IRAP performs “</w:t>
      </w:r>
      <w:r w:rsidR="000A6136">
        <w:t>favourably</w:t>
      </w:r>
      <w:r w:rsidR="00C002E3">
        <w:t>” compared to Implicit Association Test (</w:t>
      </w:r>
      <w:r w:rsidR="00CA7464">
        <w:t>r = .22 for addiction and r = .30 for non-addiction psychopathologies</w:t>
      </w:r>
      <w:r w:rsidR="00C002E3">
        <w:t xml:space="preserve">: </w:t>
      </w:r>
      <w:r w:rsidR="00C002E3" w:rsidRPr="00CA7464">
        <w:t>Greenwald</w:t>
      </w:r>
      <w:r w:rsidR="00C002E3">
        <w:t xml:space="preserve"> et al., </w:t>
      </w:r>
      <w:r w:rsidR="00C002E3" w:rsidRPr="00CA7464">
        <w:t>2009</w:t>
      </w:r>
      <w:r w:rsidR="00C002E3">
        <w:t>) and evaluative priming methods (</w:t>
      </w:r>
      <w:r w:rsidR="00C002E3" w:rsidRPr="00C002E3">
        <w:rPr>
          <w:i/>
          <w:iCs/>
        </w:rPr>
        <w:t>r</w:t>
      </w:r>
      <w:r w:rsidR="00C002E3">
        <w:t xml:space="preserve">s = .18 to </w:t>
      </w:r>
      <w:r w:rsidR="00C002E3" w:rsidRPr="00C002E3">
        <w:t>.28</w:t>
      </w:r>
      <w:r w:rsidR="00C002E3">
        <w:t>:</w:t>
      </w:r>
      <w:r w:rsidR="00C002E3" w:rsidRPr="00C002E3">
        <w:t xml:space="preserve"> Cameron</w:t>
      </w:r>
      <w:r w:rsidR="00C002E3">
        <w:t xml:space="preserve"> et al. </w:t>
      </w:r>
      <w:r w:rsidR="00C002E3" w:rsidRPr="00C002E3">
        <w:t>2012; Herring et al., 2013; Rooke</w:t>
      </w:r>
      <w:r w:rsidR="00C002E3">
        <w:t xml:space="preserve"> et al., </w:t>
      </w:r>
      <w:r w:rsidR="00C002E3" w:rsidRPr="00C002E3">
        <w:t>2008).</w:t>
      </w:r>
      <w:r w:rsidR="00C002E3">
        <w:t xml:space="preserve"> </w:t>
      </w:r>
      <w:r w:rsidR="006A37FD">
        <w:t>Using the results from the corrected meta-analysis (</w:t>
      </w:r>
      <w:r w:rsidR="006A37FD" w:rsidRPr="006A37FD">
        <w:rPr>
          <w:i/>
          <w:iCs/>
        </w:rPr>
        <w:t>r</w:t>
      </w:r>
      <w:r w:rsidR="006A37FD">
        <w:t xml:space="preserve"> = </w:t>
      </w:r>
      <w:r w:rsidR="006A37FD" w:rsidRPr="006A37FD">
        <w:rPr>
          <w:highlight w:val="yellow"/>
        </w:rPr>
        <w:t>.22</w:t>
      </w:r>
      <w:r w:rsidR="006A37FD">
        <w:t xml:space="preserve">), </w:t>
      </w:r>
      <w:r w:rsidR="00DC6A6B">
        <w:t xml:space="preserve">other implicit measures </w:t>
      </w:r>
      <w:r w:rsidR="00BC7193">
        <w:t xml:space="preserve">now </w:t>
      </w:r>
      <w:r w:rsidR="00DC6A6B">
        <w:t xml:space="preserve">appear to be </w:t>
      </w:r>
      <w:r w:rsidR="00311064">
        <w:t xml:space="preserve">approximately </w:t>
      </w:r>
      <w:r w:rsidR="00DC6A6B">
        <w:t>equal to or better than the IRAP.</w:t>
      </w:r>
    </w:p>
    <w:p w14:paraId="3369E56A" w14:textId="77777777" w:rsidR="00CA7464" w:rsidRDefault="00CA7464" w:rsidP="006D2D19"/>
    <w:p w14:paraId="7B34E2DC" w14:textId="6D1ECEC4" w:rsidR="00A261A9" w:rsidRDefault="00C9290D" w:rsidP="00EA01B7">
      <w:r>
        <w:t xml:space="preserve">Broader context: results are consistent with </w:t>
      </w:r>
      <w:proofErr w:type="spellStart"/>
      <w:r>
        <w:t>maasen</w:t>
      </w:r>
      <w:proofErr w:type="spellEnd"/>
      <w:r>
        <w:t xml:space="preserve"> and </w:t>
      </w:r>
      <w:proofErr w:type="spellStart"/>
      <w:r>
        <w:t>lakens</w:t>
      </w:r>
      <w:proofErr w:type="spellEnd"/>
      <w:r>
        <w:t>, who have found that it is very difficult to reproduce the results of meta</w:t>
      </w:r>
      <w:r w:rsidR="007844FC">
        <w:t>-</w:t>
      </w:r>
      <w:r>
        <w:t xml:space="preserve">analyses. It is important to note that the </w:t>
      </w:r>
      <w:proofErr w:type="spellStart"/>
      <w:proofErr w:type="gramStart"/>
      <w:r>
        <w:t>The</w:t>
      </w:r>
      <w:proofErr w:type="spellEnd"/>
      <w:proofErr w:type="gramEnd"/>
      <w:r>
        <w:t xml:space="preserve"> failure to reproduce results at almost all stages of the research process underscores the need to </w:t>
      </w:r>
    </w:p>
    <w:p w14:paraId="32DD2868" w14:textId="26C44100" w:rsidR="00A261A9" w:rsidRDefault="00A261A9" w:rsidP="00052449">
      <w:pPr>
        <w:pStyle w:val="Heading2"/>
      </w:pPr>
      <w:r>
        <w:t>Limitations</w:t>
      </w:r>
    </w:p>
    <w:p w14:paraId="11F1AA80" w14:textId="1B4825C9" w:rsidR="00C9290D" w:rsidRDefault="00A261A9" w:rsidP="00EA01B7">
      <w:r>
        <w:t xml:space="preserve">It is important to appreciate that these analyses are intended to highlight the consequences of the issues detected in Vahey et al. (2015) on their core conclusions (i.e., the meta-analysis and power analyses) more than they are intended to accomplish Vahey’s original stated goal of estimating the clinical criterion validity of the IRAP. </w:t>
      </w:r>
      <w:r w:rsidR="00763238">
        <w:t xml:space="preserve">No attempt was made to include effect sizes from articles other than the XX Vahey et al (REF) considered which were published prior to 2015. </w:t>
      </w:r>
      <w:r w:rsidR="00563A2F">
        <w:t xml:space="preserve">The IRAP’s criterion validity would be better assess following guidelines for reproducible and valid practices. This would include (but likely not be limited to) (a) a systematic review followed by a meta-analysis, (b) preregistration of the meta-analytic method, (c) providing all materials (code, data, formulae, item-level rationales for including or excluding effect sizes, etc) (see Lakens et al. 2016). </w:t>
      </w:r>
    </w:p>
    <w:p w14:paraId="39F607AD" w14:textId="2D451EEB" w:rsidR="00C9290D" w:rsidRPr="00C9290D" w:rsidRDefault="009E680C" w:rsidP="00C9290D">
      <w:pPr>
        <w:pStyle w:val="Heading2"/>
      </w:pPr>
      <w:r>
        <w:t>Future work</w:t>
      </w:r>
    </w:p>
    <w:p w14:paraId="099AD11E" w14:textId="6E76FA23" w:rsidR="00B95E95" w:rsidRDefault="00B95E95" w:rsidP="00A40D21">
      <w:r w:rsidRPr="00CC7B8B">
        <w:t xml:space="preserve">At first glance, the sample sizes </w:t>
      </w:r>
      <w:r w:rsidR="00C9290D">
        <w:t xml:space="preserve">recommendations </w:t>
      </w:r>
      <w:r w:rsidR="00D3019A">
        <w:t xml:space="preserve">may </w:t>
      </w:r>
      <w:r w:rsidRPr="00CC7B8B">
        <w:t>seem</w:t>
      </w:r>
      <w:r w:rsidR="00D3019A">
        <w:t xml:space="preserve"> </w:t>
      </w:r>
      <w:r w:rsidR="00C9290D">
        <w:t xml:space="preserve">surprising </w:t>
      </w:r>
      <w:r w:rsidR="00D3019A">
        <w:t>given that IRAP papers typically report sample sizes of around 40 and yet most find some significant results.</w:t>
      </w:r>
      <w:r w:rsidRPr="00CC7B8B">
        <w:t xml:space="preserve"> However, results are not incompatible with this: </w:t>
      </w:r>
      <w:r w:rsidR="00D3019A">
        <w:t xml:space="preserve">First, </w:t>
      </w:r>
      <w:r w:rsidR="00A40D21">
        <w:t xml:space="preserve">the analysis of IRAP data involves a large ‘garden of forking paths’, or researcher degrees of freedom for the researcher (REF). This has been shown to greatly inflate the false positive rate (REF). </w:t>
      </w:r>
      <w:r w:rsidRPr="00CC7B8B">
        <w:t xml:space="preserve">IRAP papers frequently include </w:t>
      </w:r>
      <w:proofErr w:type="gramStart"/>
      <w:r w:rsidRPr="00CC7B8B">
        <w:t>a large number of</w:t>
      </w:r>
      <w:proofErr w:type="gramEnd"/>
      <w:r w:rsidRPr="00CC7B8B">
        <w:t xml:space="preserve"> statistical tests and comparisons and a very high ratio of tests to sample size. As such, the false positive rate is </w:t>
      </w:r>
      <w:r w:rsidR="00D3019A">
        <w:t>likely</w:t>
      </w:r>
      <w:r w:rsidRPr="00CC7B8B">
        <w:t xml:space="preserve"> inflated. </w:t>
      </w:r>
      <w:r w:rsidR="00A40D21">
        <w:t xml:space="preserve">To take one concrete example, IRAP studies very frequently report results from a 4X2 mixed within-between ANOVA, but do not apply alpha corrections for the family-wise error rate. Cramer et al. (2015) demonstrate that simply interpreting all three effects from a similar ANOVA (e.g., two main effects and an interaction) serves to increase the false-positive rate by nearly a factor of 3. </w:t>
      </w:r>
      <w:r w:rsidRPr="00CC7B8B">
        <w:t xml:space="preserve">Future research should </w:t>
      </w:r>
      <w:r w:rsidR="00A40D21">
        <w:t xml:space="preserve">therefore (1) conduct meta-methods research (REF) on the IRAP, </w:t>
      </w:r>
      <w:proofErr w:type="gramStart"/>
      <w:r w:rsidR="00A40D21">
        <w:t>in order to</w:t>
      </w:r>
      <w:proofErr w:type="gramEnd"/>
      <w:r w:rsidR="00A40D21">
        <w:t xml:space="preserve"> document </w:t>
      </w:r>
      <w:r w:rsidR="001273F6">
        <w:t xml:space="preserve">researcher flexibility in the presentation, scoring, and analysis of IRAP data; and (2) </w:t>
      </w:r>
      <w:r w:rsidRPr="00CC7B8B">
        <w:t xml:space="preserve">estimate the </w:t>
      </w:r>
      <w:r w:rsidR="001273F6">
        <w:t xml:space="preserve">impact of these researcher degrees of freedom on the </w:t>
      </w:r>
      <w:r w:rsidRPr="00CC7B8B">
        <w:t>false</w:t>
      </w:r>
      <w:r w:rsidR="001273F6">
        <w:t>-</w:t>
      </w:r>
      <w:r w:rsidRPr="00CC7B8B">
        <w:t xml:space="preserve">positive rate in </w:t>
      </w:r>
      <w:r w:rsidR="001273F6">
        <w:t xml:space="preserve">the </w:t>
      </w:r>
      <w:r w:rsidRPr="00CC7B8B">
        <w:t xml:space="preserve">IRAP </w:t>
      </w:r>
      <w:r w:rsidR="001273F6">
        <w:t>literature, likely via</w:t>
      </w:r>
      <w:r w:rsidRPr="00CC7B8B">
        <w:t xml:space="preserve"> simulation studies.</w:t>
      </w:r>
      <w:r w:rsidR="00D3019A">
        <w:t xml:space="preserve"> </w:t>
      </w:r>
    </w:p>
    <w:p w14:paraId="4D182AD6" w14:textId="77777777" w:rsidR="00167923" w:rsidRPr="00CC7B8B" w:rsidRDefault="00167923" w:rsidP="00E72859">
      <w:pPr>
        <w:ind w:firstLine="0"/>
      </w:pPr>
    </w:p>
    <w:p w14:paraId="33303BE5" w14:textId="77777777" w:rsidR="00167923" w:rsidRPr="00CC7B8B" w:rsidRDefault="00167923" w:rsidP="00414539">
      <w:pPr>
        <w:pStyle w:val="Heading1"/>
      </w:pPr>
      <w:r w:rsidRPr="00CC7B8B">
        <w:lastRenderedPageBreak/>
        <w:t>References</w:t>
      </w:r>
    </w:p>
    <w:p w14:paraId="792DD444" w14:textId="0A103AA7" w:rsidR="00B95E95" w:rsidRPr="00CC7B8B" w:rsidRDefault="00167923" w:rsidP="00D80185">
      <w:r w:rsidRPr="009B3D60">
        <w:rPr>
          <w:highlight w:val="yellow"/>
        </w:rPr>
        <w:t>Please enter references in the APA style and include a DOI where available.</w:t>
      </w:r>
    </w:p>
    <w:p w14:paraId="61625774" w14:textId="77777777" w:rsidR="007C23EB" w:rsidRPr="007C23EB" w:rsidRDefault="00B95E95" w:rsidP="007C23EB">
      <w:pPr>
        <w:pStyle w:val="Bibliography"/>
      </w:pPr>
      <w:r w:rsidRPr="00CC7B8B">
        <w:rPr>
          <w:rFonts w:asciiTheme="majorHAnsi" w:cstheme="majorHAnsi"/>
        </w:rPr>
        <w:fldChar w:fldCharType="begin"/>
      </w:r>
      <w:r w:rsidRPr="00CC7B8B">
        <w:rPr>
          <w:rFonts w:asciiTheme="majorHAnsi" w:cstheme="majorHAnsi"/>
        </w:rPr>
        <w:instrText xml:space="preserve"> ADDIN ZOTERO_BIBL {"uncited":[],"omitted":[],"custom":[]} CSL_BIBLIOGRAPHY </w:instrText>
      </w:r>
      <w:r w:rsidRPr="00CC7B8B">
        <w:rPr>
          <w:rFonts w:asciiTheme="majorHAnsi" w:cstheme="majorHAnsi"/>
        </w:rPr>
        <w:fldChar w:fldCharType="separate"/>
      </w:r>
      <w:r w:rsidR="007C23EB" w:rsidRPr="007C23EB">
        <w:t xml:space="preserve">Allen, M. J., &amp; Yen, W. M. (2002). </w:t>
      </w:r>
      <w:r w:rsidR="007C23EB" w:rsidRPr="007C23EB">
        <w:rPr>
          <w:i/>
          <w:iCs/>
        </w:rPr>
        <w:t>Introduction to measurement theory</w:t>
      </w:r>
      <w:r w:rsidR="007C23EB" w:rsidRPr="007C23EB">
        <w:t>. Waveland Press.</w:t>
      </w:r>
    </w:p>
    <w:p w14:paraId="14C1E179" w14:textId="77777777" w:rsidR="007C23EB" w:rsidRPr="007C23EB" w:rsidRDefault="007C23EB" w:rsidP="007C23EB">
      <w:pPr>
        <w:pStyle w:val="Bibliography"/>
      </w:pPr>
      <w:r w:rsidRPr="007C23EB">
        <w:t xml:space="preserve">Barnes-Holmes, D., Barnes-Holmes, Y., Stewart, I., &amp; Boles, S. (2010). A sketch of the Implicit Relational Assessment Procedure (IRAP) and the Relational Elaboration and Coherence (REC) model. </w:t>
      </w:r>
      <w:r w:rsidRPr="007C23EB">
        <w:rPr>
          <w:i/>
          <w:iCs/>
        </w:rPr>
        <w:t>The Psychological Record</w:t>
      </w:r>
      <w:r w:rsidRPr="007C23EB">
        <w:t xml:space="preserve">, </w:t>
      </w:r>
      <w:r w:rsidRPr="007C23EB">
        <w:rPr>
          <w:i/>
          <w:iCs/>
        </w:rPr>
        <w:t>60</w:t>
      </w:r>
      <w:r w:rsidRPr="007C23EB">
        <w:t>(3), 527–542. https://doi.org/10.1007/BF03395726</w:t>
      </w:r>
    </w:p>
    <w:p w14:paraId="6CF39ABF" w14:textId="77777777" w:rsidR="007C23EB" w:rsidRPr="007C23EB" w:rsidRDefault="007C23EB" w:rsidP="007C23EB">
      <w:pPr>
        <w:pStyle w:val="Bibliography"/>
      </w:pPr>
      <w:r w:rsidRPr="007C23EB">
        <w:t xml:space="preserve">Corneille, O., &amp; Hütter, M. (2020). Implicit? What Do You Mean? A Comprehensive Review of the Delusive Implicitness Construct in Attitude Research. </w:t>
      </w:r>
      <w:r w:rsidRPr="007C23EB">
        <w:rPr>
          <w:i/>
          <w:iCs/>
        </w:rPr>
        <w:t>Personality and Social Psychology Review</w:t>
      </w:r>
      <w:r w:rsidRPr="007C23EB">
        <w:t>, 1088868320911325. https://doi.org/10.1177/1088868320911325</w:t>
      </w:r>
    </w:p>
    <w:p w14:paraId="58848FA4" w14:textId="77777777" w:rsidR="007C23EB" w:rsidRPr="007C23EB" w:rsidRDefault="007C23EB" w:rsidP="007C23EB">
      <w:pPr>
        <w:pStyle w:val="Bibliography"/>
      </w:pPr>
      <w:r w:rsidRPr="007C23EB">
        <w:t xml:space="preserve">De Houwer, J., &amp; Moors, A. (2010). Implicit measures: Similarities and differences. In </w:t>
      </w:r>
      <w:r w:rsidRPr="007C23EB">
        <w:rPr>
          <w:i/>
          <w:iCs/>
        </w:rPr>
        <w:t>Handbook of implicit social cognition: Measurement, theory, and applications</w:t>
      </w:r>
      <w:r w:rsidRPr="007C23EB">
        <w:t xml:space="preserve"> (pp. 176–193). Guildford Press.</w:t>
      </w:r>
    </w:p>
    <w:p w14:paraId="708762F6" w14:textId="77777777" w:rsidR="007C23EB" w:rsidRPr="007C23EB" w:rsidRDefault="007C23EB" w:rsidP="007C23EB">
      <w:pPr>
        <w:pStyle w:val="Bibliography"/>
      </w:pPr>
      <w:r w:rsidRPr="007C23EB">
        <w:t xml:space="preserve">Golijani-Moghaddam, N., Hart, A., &amp; Dawson, D. L. (2013). The Implicit Relational Assessment Procedure: Emerging reliability and validity data. </w:t>
      </w:r>
      <w:r w:rsidRPr="007C23EB">
        <w:rPr>
          <w:i/>
          <w:iCs/>
        </w:rPr>
        <w:t>Journal of Contextual Behavioral Science</w:t>
      </w:r>
      <w:r w:rsidRPr="007C23EB">
        <w:t xml:space="preserve">, </w:t>
      </w:r>
      <w:r w:rsidRPr="007C23EB">
        <w:rPr>
          <w:i/>
          <w:iCs/>
        </w:rPr>
        <w:t>2</w:t>
      </w:r>
      <w:r w:rsidRPr="007C23EB">
        <w:t>(3–4), 105–119. https://doi.org/10.1016/j.jcbs.2013.05.002</w:t>
      </w:r>
    </w:p>
    <w:p w14:paraId="14EC7626" w14:textId="77777777" w:rsidR="007C23EB" w:rsidRPr="007C23EB" w:rsidRDefault="007C23EB" w:rsidP="007C23EB">
      <w:pPr>
        <w:pStyle w:val="Bibliography"/>
      </w:pPr>
      <w:r w:rsidRPr="007C23EB">
        <w:t xml:space="preserve">Gøtzsche, P. C., Hróbjartsson, A., Marić, K., &amp; Tendal, B. (2007). Data Extraction Errors in Meta-analyses That Use Standardized Mean Differences. </w:t>
      </w:r>
      <w:r w:rsidRPr="007C23EB">
        <w:rPr>
          <w:i/>
          <w:iCs/>
        </w:rPr>
        <w:t>JAMA</w:t>
      </w:r>
      <w:r w:rsidRPr="007C23EB">
        <w:t xml:space="preserve">, </w:t>
      </w:r>
      <w:r w:rsidRPr="007C23EB">
        <w:rPr>
          <w:i/>
          <w:iCs/>
        </w:rPr>
        <w:t>298</w:t>
      </w:r>
      <w:r w:rsidRPr="007C23EB">
        <w:t>(4), 430–437. https://doi.org/10.1001/jama.298.4.430</w:t>
      </w:r>
    </w:p>
    <w:p w14:paraId="4E7D502B" w14:textId="77777777" w:rsidR="007C23EB" w:rsidRPr="007C23EB" w:rsidRDefault="007C23EB" w:rsidP="007C23EB">
      <w:pPr>
        <w:pStyle w:val="Bibliography"/>
      </w:pPr>
      <w:r w:rsidRPr="007C23EB">
        <w:t xml:space="preserve">Greenwald, A. G., &amp; Lai, C. K. (2020). Implicit Social Cognition. </w:t>
      </w:r>
      <w:r w:rsidRPr="007C23EB">
        <w:rPr>
          <w:i/>
          <w:iCs/>
        </w:rPr>
        <w:t>Annual Review of Psychology</w:t>
      </w:r>
      <w:r w:rsidRPr="007C23EB">
        <w:t xml:space="preserve">, </w:t>
      </w:r>
      <w:r w:rsidRPr="007C23EB">
        <w:rPr>
          <w:i/>
          <w:iCs/>
        </w:rPr>
        <w:t>71</w:t>
      </w:r>
      <w:r w:rsidRPr="007C23EB">
        <w:t>(1), 419–445. https://doi.org/10.1146/annurev-psych-010419-050837</w:t>
      </w:r>
    </w:p>
    <w:p w14:paraId="38795C96" w14:textId="77777777" w:rsidR="007C23EB" w:rsidRPr="007C23EB" w:rsidRDefault="007C23EB" w:rsidP="007C23EB">
      <w:pPr>
        <w:pStyle w:val="Bibliography"/>
      </w:pPr>
      <w:r w:rsidRPr="007C23EB">
        <w:t xml:space="preserve">Greenwald, A. G., McGhee, D. E., &amp; Schwartz, J. L. (1998). Measuring individual differences in implicit cognition: The Implicit Association Test. </w:t>
      </w:r>
      <w:r w:rsidRPr="007C23EB">
        <w:rPr>
          <w:i/>
          <w:iCs/>
        </w:rPr>
        <w:t>Journal of Personality and Social Psychology</w:t>
      </w:r>
      <w:r w:rsidRPr="007C23EB">
        <w:t xml:space="preserve">, </w:t>
      </w:r>
      <w:r w:rsidRPr="007C23EB">
        <w:rPr>
          <w:i/>
          <w:iCs/>
        </w:rPr>
        <w:t>74</w:t>
      </w:r>
      <w:r w:rsidRPr="007C23EB">
        <w:t>(6), 1464–1480. https://doi.org/10.1037/0022-3514.74.6.1464</w:t>
      </w:r>
    </w:p>
    <w:p w14:paraId="22E1AD9A" w14:textId="77777777" w:rsidR="007C23EB" w:rsidRPr="007C23EB" w:rsidRDefault="007C23EB" w:rsidP="007C23EB">
      <w:pPr>
        <w:pStyle w:val="Bibliography"/>
      </w:pPr>
      <w:r w:rsidRPr="007C23EB">
        <w:t xml:space="preserve">Hussey, I., &amp; Drake, C. E. (2020). The Implicit Relational Assessment Procedure demonstrates poor internal consistency and test-retest reliability: A meta-analysis. </w:t>
      </w:r>
      <w:r w:rsidRPr="007C23EB">
        <w:rPr>
          <w:i/>
          <w:iCs/>
        </w:rPr>
        <w:t>PsyArXiv</w:t>
      </w:r>
      <w:r w:rsidRPr="007C23EB">
        <w:t>. https://doi.org/10.31234/osf.io/ge3k7</w:t>
      </w:r>
    </w:p>
    <w:p w14:paraId="46CDAEE2" w14:textId="77777777" w:rsidR="007C23EB" w:rsidRPr="007C23EB" w:rsidRDefault="007C23EB" w:rsidP="007C23EB">
      <w:pPr>
        <w:pStyle w:val="Bibliography"/>
      </w:pPr>
      <w:r w:rsidRPr="007C23EB">
        <w:t xml:space="preserve">Kavanagh, D., Barnes-Holmes, Y., &amp; Barnes-Holmes, D. (2022). Attempting to Analyze Perspective-Taking with a False Belief Vignette Using the Implicit Relational Assessment Procedure. </w:t>
      </w:r>
      <w:r w:rsidRPr="007C23EB">
        <w:rPr>
          <w:i/>
          <w:iCs/>
        </w:rPr>
        <w:t>The Psychological Record</w:t>
      </w:r>
      <w:r w:rsidRPr="007C23EB">
        <w:t xml:space="preserve">, </w:t>
      </w:r>
      <w:r w:rsidRPr="007C23EB">
        <w:rPr>
          <w:i/>
          <w:iCs/>
        </w:rPr>
        <w:t>72</w:t>
      </w:r>
      <w:r w:rsidRPr="007C23EB">
        <w:t>(4), 525–549. https://doi.org/10.1007/s40732-021-00500-y</w:t>
      </w:r>
    </w:p>
    <w:p w14:paraId="5BBAE7F2" w14:textId="77777777" w:rsidR="007C23EB" w:rsidRPr="007C23EB" w:rsidRDefault="007C23EB" w:rsidP="007C23EB">
      <w:pPr>
        <w:pStyle w:val="Bibliography"/>
      </w:pPr>
      <w:r w:rsidRPr="007C23EB">
        <w:t xml:space="preserve">Lakens, D., Page-Gould, E., van Assen, M. A. L. M., Spellman, B., Schönbrodt, F. D., Hasselman, F., Corker, K. S., Grange, J., Sharples, A., Cavender, C., Augusteijn, H., Augusteijn, H., Gerger, H., Locher, C., Miller, I. D., Anvari, F., &amp; Scheel, A. M. (2017). </w:t>
      </w:r>
      <w:r w:rsidRPr="007C23EB">
        <w:rPr>
          <w:i/>
          <w:iCs/>
        </w:rPr>
        <w:t>Examining the Reproducibility of Meta-Analyses in Psychology: A Preliminary Report</w:t>
      </w:r>
      <w:r w:rsidRPr="007C23EB">
        <w:t xml:space="preserve"> [Preprint]. BITSS. https://doi.org/10.31222/osf.io/xfbjf</w:t>
      </w:r>
    </w:p>
    <w:p w14:paraId="2C611292" w14:textId="77777777" w:rsidR="007C23EB" w:rsidRPr="007C23EB" w:rsidRDefault="007C23EB" w:rsidP="007C23EB">
      <w:pPr>
        <w:pStyle w:val="Bibliography"/>
      </w:pPr>
      <w:r w:rsidRPr="007C23EB">
        <w:t xml:space="preserve">Maassen, E., Assen, M. A. L. M. van, Nuijten, M. B., Olsson-Collentine, A., &amp; Wicherts, J. M. (2020). Reproducibility of individual effect sizes in meta-analyses in psychology. </w:t>
      </w:r>
      <w:r w:rsidRPr="007C23EB">
        <w:rPr>
          <w:i/>
          <w:iCs/>
        </w:rPr>
        <w:t>PLOS ONE</w:t>
      </w:r>
      <w:r w:rsidRPr="007C23EB">
        <w:t xml:space="preserve">, </w:t>
      </w:r>
      <w:r w:rsidRPr="007C23EB">
        <w:rPr>
          <w:i/>
          <w:iCs/>
        </w:rPr>
        <w:t>15</w:t>
      </w:r>
      <w:r w:rsidRPr="007C23EB">
        <w:t>(5), e0233107. https://doi.org/10.1371/journal.pone.0233107</w:t>
      </w:r>
    </w:p>
    <w:p w14:paraId="231234D8" w14:textId="77777777" w:rsidR="007C23EB" w:rsidRPr="007C23EB" w:rsidRDefault="007C23EB" w:rsidP="007C23EB">
      <w:pPr>
        <w:pStyle w:val="Bibliography"/>
      </w:pPr>
      <w:r w:rsidRPr="007C23EB">
        <w:t xml:space="preserve">Revelle, W. (2009). </w:t>
      </w:r>
      <w:r w:rsidRPr="007C23EB">
        <w:rPr>
          <w:i/>
          <w:iCs/>
        </w:rPr>
        <w:t>An introduction to psychometric theory with applications in R</w:t>
      </w:r>
      <w:r w:rsidRPr="007C23EB">
        <w:t>. Springer Evanston, IL. https://www.personality-project.org/r/book/</w:t>
      </w:r>
    </w:p>
    <w:p w14:paraId="0C821917" w14:textId="77777777" w:rsidR="007C23EB" w:rsidRPr="007C23EB" w:rsidRDefault="007C23EB" w:rsidP="007C23EB">
      <w:pPr>
        <w:pStyle w:val="Bibliography"/>
      </w:pPr>
      <w:r w:rsidRPr="007C23EB">
        <w:t xml:space="preserve">Roefs, A., Huijding, J., Smulders, F. T. Y., MacLeod, C. M., de Jong, P. J., Wiers, R. W., &amp; Jansen, A. T. M. (2011). Implicit measures of association in psychopathology research. </w:t>
      </w:r>
      <w:r w:rsidRPr="007C23EB">
        <w:rPr>
          <w:i/>
          <w:iCs/>
        </w:rPr>
        <w:t>Psychological Bulletin</w:t>
      </w:r>
      <w:r w:rsidRPr="007C23EB">
        <w:t xml:space="preserve">, </w:t>
      </w:r>
      <w:r w:rsidRPr="007C23EB">
        <w:rPr>
          <w:i/>
          <w:iCs/>
        </w:rPr>
        <w:t>137</w:t>
      </w:r>
      <w:r w:rsidRPr="007C23EB">
        <w:t>(1), 149–193. https://doi.org/10.1037/a0021729</w:t>
      </w:r>
    </w:p>
    <w:p w14:paraId="760939EE" w14:textId="77777777" w:rsidR="007C23EB" w:rsidRPr="007C23EB" w:rsidRDefault="007C23EB" w:rsidP="007C23EB">
      <w:pPr>
        <w:pStyle w:val="Bibliography"/>
      </w:pPr>
      <w:r w:rsidRPr="007C23EB">
        <w:t xml:space="preserve">Vahey, N. A., Nicholson, E., &amp; Barnes-Holmes, D. (2015). A meta-analysis of criterion effects for the Implicit Relational Assessment Procedure (IRAP) in the clinical domain. </w:t>
      </w:r>
      <w:r w:rsidRPr="007C23EB">
        <w:rPr>
          <w:i/>
          <w:iCs/>
        </w:rPr>
        <w:t>Journal of Behavior Therapy and Experimental Psychiatry</w:t>
      </w:r>
      <w:r w:rsidRPr="007C23EB">
        <w:t xml:space="preserve">, </w:t>
      </w:r>
      <w:r w:rsidRPr="007C23EB">
        <w:rPr>
          <w:i/>
          <w:iCs/>
        </w:rPr>
        <w:t>48</w:t>
      </w:r>
      <w:r w:rsidRPr="007C23EB">
        <w:t>, 59–65. https://doi.org/10.1016/j.jbtep.2015.01.004</w:t>
      </w:r>
    </w:p>
    <w:p w14:paraId="0BC8282F" w14:textId="1816B552" w:rsidR="00B95E95" w:rsidRPr="00CC7B8B" w:rsidRDefault="00B95E95" w:rsidP="003F6D28">
      <w:r w:rsidRPr="00CC7B8B">
        <w:fldChar w:fldCharType="end"/>
      </w:r>
    </w:p>
    <w:p w14:paraId="4A0358FA" w14:textId="48531679" w:rsidR="00167923" w:rsidRPr="00CC7B8B" w:rsidRDefault="00167923" w:rsidP="003F6D28"/>
    <w:p w14:paraId="3691F500" w14:textId="77777777" w:rsidR="00947550" w:rsidRPr="00CC7B8B" w:rsidRDefault="00947550" w:rsidP="003F6D28"/>
    <w:p w14:paraId="342127D2" w14:textId="77777777" w:rsidR="00167923" w:rsidRPr="00CC7B8B" w:rsidRDefault="00167923" w:rsidP="003F6D28"/>
    <w:p w14:paraId="77017F39" w14:textId="77777777" w:rsidR="00167923" w:rsidRPr="00CC7B8B" w:rsidRDefault="00167923" w:rsidP="003F6D28">
      <w:pPr>
        <w:pStyle w:val="UPSectionHeading"/>
      </w:pPr>
    </w:p>
    <w:p w14:paraId="05EFE9EA" w14:textId="77777777" w:rsidR="00146175" w:rsidRPr="00CC7B8B" w:rsidRDefault="00146175" w:rsidP="003F6D28">
      <w:pPr>
        <w:rPr>
          <w:rFonts w:eastAsiaTheme="minorEastAsia"/>
          <w:color w:val="auto"/>
        </w:rPr>
      </w:pPr>
      <w:r w:rsidRPr="00CC7B8B">
        <w:br w:type="page"/>
      </w:r>
    </w:p>
    <w:p w14:paraId="0F7AA90B" w14:textId="30C16296" w:rsidR="00167923" w:rsidRPr="00CC7B8B" w:rsidRDefault="00167923" w:rsidP="00414539">
      <w:pPr>
        <w:pStyle w:val="Heading1"/>
      </w:pPr>
      <w:r w:rsidRPr="00CC7B8B">
        <w:lastRenderedPageBreak/>
        <w:t xml:space="preserve">Other information required for submission, not for </w:t>
      </w:r>
      <w:proofErr w:type="gramStart"/>
      <w:r w:rsidRPr="00CC7B8B">
        <w:t>review</w:t>
      </w:r>
      <w:proofErr w:type="gramEnd"/>
    </w:p>
    <w:p w14:paraId="6FB3BDDF" w14:textId="77777777" w:rsidR="00167923" w:rsidRPr="00CC7B8B" w:rsidRDefault="00167923" w:rsidP="003F6D28">
      <w:pPr>
        <w:pStyle w:val="UPSectionHeading"/>
      </w:pPr>
    </w:p>
    <w:p w14:paraId="5D87FAA9" w14:textId="77777777" w:rsidR="00167923" w:rsidRPr="00CC7B8B" w:rsidRDefault="00167923" w:rsidP="003F6D28">
      <w:pPr>
        <w:pStyle w:val="UPSectionHeading"/>
      </w:pPr>
      <w:r w:rsidRPr="00CC7B8B">
        <w:t xml:space="preserve">Contribution Statement </w:t>
      </w:r>
    </w:p>
    <w:p w14:paraId="44A81FE7" w14:textId="2924C72B" w:rsidR="00167923" w:rsidRPr="00CC7B8B" w:rsidRDefault="00167923" w:rsidP="003F6D28">
      <w:r w:rsidRPr="00CC7B8B">
        <w:t>Please list all contributions towards this manuscript, including their roles and affiliations at the time of data collection.</w:t>
      </w:r>
    </w:p>
    <w:p w14:paraId="02F98C93" w14:textId="184D39D3" w:rsidR="00374ED6" w:rsidRPr="00CC7B8B" w:rsidRDefault="00374ED6" w:rsidP="003F6D28">
      <w:r w:rsidRPr="00CC7B8B">
        <w:t>Ian Hussey was solely responsible for all contributions to this manuscript</w:t>
      </w:r>
      <w:r w:rsidR="00204DC1" w:rsidRPr="00CC7B8B">
        <w:t>.</w:t>
      </w:r>
      <w:r w:rsidR="00F67A38" w:rsidRPr="00CC7B8B">
        <w:t xml:space="preserve"> I was affiliated with </w:t>
      </w:r>
      <w:r w:rsidR="0079396D">
        <w:t xml:space="preserve">the Department of Psychology, </w:t>
      </w:r>
      <w:r w:rsidR="00F67A38" w:rsidRPr="00CC7B8B">
        <w:t xml:space="preserve">Ghent University, Belgium, when I began this project. I am now affiliated with </w:t>
      </w:r>
      <w:r w:rsidR="0079396D">
        <w:t xml:space="preserve">the Faculty of Psychology, </w:t>
      </w:r>
      <w:r w:rsidR="00F67A38" w:rsidRPr="00CC7B8B">
        <w:t>Ruhr University Bochum, Germany.</w:t>
      </w:r>
    </w:p>
    <w:p w14:paraId="00DCBA16" w14:textId="77777777" w:rsidR="00167923" w:rsidRPr="00CC7B8B" w:rsidRDefault="00167923" w:rsidP="000713C8"/>
    <w:p w14:paraId="2EDB9750" w14:textId="77777777" w:rsidR="00167923" w:rsidRPr="00CC7B8B" w:rsidRDefault="00167923" w:rsidP="000713C8">
      <w:r w:rsidRPr="00CC7B8B">
        <w:t>Acknowledgements</w:t>
      </w:r>
    </w:p>
    <w:p w14:paraId="3948B02E" w14:textId="6281A99D" w:rsidR="00167923" w:rsidRPr="00CC7B8B" w:rsidRDefault="006645B6" w:rsidP="000713C8">
      <w:r w:rsidRPr="00CC7B8B">
        <w:t>Many t</w:t>
      </w:r>
      <w:r w:rsidR="00107FDA" w:rsidRPr="00CC7B8B">
        <w:t>hanks to Jamie Cummins</w:t>
      </w:r>
      <w:r w:rsidR="0014685A" w:rsidRPr="00CC7B8B">
        <w:t xml:space="preserve"> for feedback on earlier versions of this manuscript.</w:t>
      </w:r>
    </w:p>
    <w:p w14:paraId="349BAB11" w14:textId="77777777" w:rsidR="00167923" w:rsidRPr="00CC7B8B" w:rsidRDefault="00167923" w:rsidP="000713C8"/>
    <w:p w14:paraId="52FE7EF2" w14:textId="77777777" w:rsidR="00167923" w:rsidRPr="00CC7B8B" w:rsidRDefault="00167923" w:rsidP="000713C8">
      <w:r w:rsidRPr="00CC7B8B">
        <w:t>Conflict of Interest</w:t>
      </w:r>
    </w:p>
    <w:p w14:paraId="0858E69B" w14:textId="22022844" w:rsidR="00167923" w:rsidRPr="00CC7B8B" w:rsidRDefault="007A3788" w:rsidP="000713C8">
      <w:r w:rsidRPr="00CC7B8B">
        <w:t>I acknowledge that one of the authors of the original article being verified was my PhD supervisor (</w:t>
      </w:r>
      <w:r w:rsidR="00E922C9" w:rsidRPr="00CC7B8B">
        <w:t>Prof Dermot Barnes-Holmes</w:t>
      </w:r>
      <w:r w:rsidR="00E922C9">
        <w:t xml:space="preserve">: </w:t>
      </w:r>
      <w:r w:rsidRPr="00CC7B8B">
        <w:t xml:space="preserve">2010-2015). I have not </w:t>
      </w:r>
      <w:r w:rsidR="00023292" w:rsidRPr="00CC7B8B">
        <w:t xml:space="preserve">actively </w:t>
      </w:r>
      <w:r w:rsidRPr="00CC7B8B">
        <w:t xml:space="preserve">collaborated with Prof Barnes-Holmes since </w:t>
      </w:r>
      <w:r w:rsidR="001475A1" w:rsidRPr="00CC7B8B">
        <w:t xml:space="preserve">2015. Articles lead by third parties of which we were both co-authors were published </w:t>
      </w:r>
      <w:r w:rsidR="000D7C57" w:rsidRPr="00CC7B8B">
        <w:t xml:space="preserve">up to </w:t>
      </w:r>
      <w:r w:rsidR="001475A1" w:rsidRPr="00CC7B8B">
        <w:t>2018.</w:t>
      </w:r>
      <w:r w:rsidRPr="00CC7B8B">
        <w:t xml:space="preserve"> </w:t>
      </w:r>
      <w:r w:rsidR="00167923" w:rsidRPr="00CC7B8B">
        <w:t>The author declare</w:t>
      </w:r>
      <w:r w:rsidRPr="00CC7B8B">
        <w:t>s</w:t>
      </w:r>
      <w:r w:rsidR="00167923" w:rsidRPr="00CC7B8B">
        <w:t xml:space="preserve"> no </w:t>
      </w:r>
      <w:r w:rsidRPr="00CC7B8B">
        <w:t xml:space="preserve">other </w:t>
      </w:r>
      <w:r w:rsidR="00167923" w:rsidRPr="00CC7B8B">
        <w:t>conflict of interest associated with the publication of this manuscript.</w:t>
      </w:r>
    </w:p>
    <w:p w14:paraId="55936FDF" w14:textId="77777777" w:rsidR="00167923" w:rsidRPr="00CC7B8B" w:rsidRDefault="00167923" w:rsidP="000713C8"/>
    <w:p w14:paraId="14379442" w14:textId="77777777" w:rsidR="00167923" w:rsidRPr="00CC7B8B" w:rsidRDefault="00167923" w:rsidP="000713C8">
      <w:r w:rsidRPr="00CC7B8B">
        <w:t>Funding statement</w:t>
      </w:r>
    </w:p>
    <w:p w14:paraId="2108DE4A" w14:textId="74EC1E8F" w:rsidR="00167923" w:rsidRPr="00CC7B8B" w:rsidRDefault="00204DC1" w:rsidP="000713C8">
      <w:r w:rsidRPr="00CC7B8B">
        <w:t>IH</w:t>
      </w:r>
      <w:r w:rsidR="00432A18">
        <w:t xml:space="preserve"> </w:t>
      </w:r>
      <w:r w:rsidRPr="00CC7B8B">
        <w:t xml:space="preserve">was supported by Ghent University grant 01P05517 </w:t>
      </w:r>
      <w:r w:rsidR="0097009F" w:rsidRPr="00CC7B8B">
        <w:t xml:space="preserve">(awarded 2017) </w:t>
      </w:r>
      <w:r w:rsidRPr="00CC7B8B">
        <w:t>and the META-REP Priority Program of the German Research Foundation (#464488178)</w:t>
      </w:r>
      <w:r w:rsidR="0097009F" w:rsidRPr="00CC7B8B">
        <w:t xml:space="preserve"> (awarded 2021)</w:t>
      </w:r>
      <w:r w:rsidR="00B755C2" w:rsidRPr="00CC7B8B">
        <w:t>.</w:t>
      </w:r>
    </w:p>
    <w:p w14:paraId="1875E448" w14:textId="77777777" w:rsidR="00204DC1" w:rsidRPr="00CC7B8B" w:rsidRDefault="00204DC1" w:rsidP="000713C8"/>
    <w:p w14:paraId="6C44791F" w14:textId="77777777" w:rsidR="00167923" w:rsidRPr="00CC7B8B" w:rsidRDefault="00167923" w:rsidP="003F6D28"/>
    <w:p w14:paraId="586D7110" w14:textId="77777777" w:rsidR="006406FE" w:rsidRPr="00CC7B8B" w:rsidRDefault="006406FE" w:rsidP="003F6D28"/>
    <w:p w14:paraId="4091C43B" w14:textId="77777777" w:rsidR="006406FE" w:rsidRPr="00CC7B8B" w:rsidRDefault="006406FE" w:rsidP="003F6D28"/>
    <w:p w14:paraId="36937E09" w14:textId="77777777" w:rsidR="006406FE" w:rsidRPr="00CC7B8B" w:rsidRDefault="006406FE" w:rsidP="003F6D28"/>
    <w:p w14:paraId="1AE3D079" w14:textId="77777777" w:rsidR="00146175" w:rsidRPr="00CC7B8B" w:rsidRDefault="00146175" w:rsidP="003F6D28">
      <w:r w:rsidRPr="00CC7B8B">
        <w:br w:type="page"/>
      </w:r>
    </w:p>
    <w:p w14:paraId="19E79BF7" w14:textId="22C5D75D" w:rsidR="00167923" w:rsidRPr="00CC7B8B" w:rsidRDefault="00167923" w:rsidP="00414539">
      <w:pPr>
        <w:pStyle w:val="Heading1"/>
      </w:pPr>
      <w:r w:rsidRPr="00CC7B8B">
        <w:lastRenderedPageBreak/>
        <w:t>Stage 1 Checklist</w:t>
      </w:r>
    </w:p>
    <w:p w14:paraId="65571664" w14:textId="77777777" w:rsidR="00167923" w:rsidRPr="00CC7B8B" w:rsidRDefault="00167923" w:rsidP="003F6D28">
      <w:r w:rsidRPr="00CC7B8B">
        <w:t>Include a separate page, confirming explicit agreement of the following:</w:t>
      </w:r>
    </w:p>
    <w:p w14:paraId="5902D4FD" w14:textId="67948A37" w:rsidR="00167923" w:rsidRPr="00CC7B8B" w:rsidRDefault="00167923" w:rsidP="003F6D28">
      <w:pPr>
        <w:pStyle w:val="ListParagraph"/>
        <w:numPr>
          <w:ilvl w:val="0"/>
          <w:numId w:val="1"/>
        </w:numPr>
      </w:pPr>
      <w:r w:rsidRPr="00CC7B8B">
        <w:t xml:space="preserve">All necessary support (e.g., funding, facilities, etc.) </w:t>
      </w:r>
      <w:r w:rsidR="006406FE" w:rsidRPr="00CC7B8B">
        <w:t xml:space="preserve">and approvals (e.g. ethics) </w:t>
      </w:r>
      <w:r w:rsidRPr="00CC7B8B">
        <w:t xml:space="preserve">are in place for the proposed </w:t>
      </w:r>
      <w:proofErr w:type="gramStart"/>
      <w:r w:rsidRPr="00CC7B8B">
        <w:t>research</w:t>
      </w:r>
      <w:proofErr w:type="gramEnd"/>
    </w:p>
    <w:p w14:paraId="5CB1E5DE" w14:textId="77777777" w:rsidR="00167923" w:rsidRPr="00CC7B8B" w:rsidRDefault="00167923" w:rsidP="003F6D28">
      <w:pPr>
        <w:pStyle w:val="ListParagraph"/>
        <w:numPr>
          <w:ilvl w:val="0"/>
          <w:numId w:val="1"/>
        </w:numPr>
      </w:pPr>
      <w:r w:rsidRPr="00CC7B8B">
        <w:t xml:space="preserve">The </w:t>
      </w:r>
      <w:r w:rsidRPr="00CC7B8B">
        <w:rPr>
          <w:highlight w:val="yellow"/>
        </w:rPr>
        <w:t>cover letter includes an anticipated timeline</w:t>
      </w:r>
      <w:r w:rsidRPr="00CC7B8B">
        <w:t xml:space="preserve"> for completing the work if the initial submission is </w:t>
      </w:r>
      <w:proofErr w:type="gramStart"/>
      <w:r w:rsidRPr="00CC7B8B">
        <w:t>accepted</w:t>
      </w:r>
      <w:proofErr w:type="gramEnd"/>
    </w:p>
    <w:p w14:paraId="2FCC6E6F" w14:textId="542A3335" w:rsidR="00167923" w:rsidRPr="00CC7B8B" w:rsidRDefault="00167923" w:rsidP="003F6D28">
      <w:pPr>
        <w:pStyle w:val="ListParagraph"/>
        <w:numPr>
          <w:ilvl w:val="0"/>
          <w:numId w:val="1"/>
        </w:numPr>
      </w:pPr>
      <w:r w:rsidRPr="00CC7B8B">
        <w:t xml:space="preserve">The authors agree to share their </w:t>
      </w:r>
      <w:r w:rsidR="006406FE" w:rsidRPr="00CC7B8B">
        <w:t xml:space="preserve">raw </w:t>
      </w:r>
      <w:r w:rsidRPr="00CC7B8B">
        <w:t xml:space="preserve">data, </w:t>
      </w:r>
      <w:proofErr w:type="gramStart"/>
      <w:r w:rsidRPr="00CC7B8B">
        <w:t>materials</w:t>
      </w:r>
      <w:proofErr w:type="gramEnd"/>
      <w:r w:rsidRPr="00CC7B8B">
        <w:t xml:space="preserve"> and code as appropriate.</w:t>
      </w:r>
    </w:p>
    <w:p w14:paraId="50B56AAB" w14:textId="77777777" w:rsidR="00167923" w:rsidRPr="00CC7B8B" w:rsidRDefault="00167923" w:rsidP="003F6D28">
      <w:pPr>
        <w:pStyle w:val="ListParagraph"/>
        <w:numPr>
          <w:ilvl w:val="0"/>
          <w:numId w:val="1"/>
        </w:numPr>
      </w:pPr>
      <w:r w:rsidRPr="00CC7B8B">
        <w:t>In the event of the submission achieving Stage 1 in-</w:t>
      </w:r>
      <w:proofErr w:type="gramStart"/>
      <w:r w:rsidRPr="00CC7B8B">
        <w:t>principle</w:t>
      </w:r>
      <w:proofErr w:type="gramEnd"/>
      <w:r w:rsidRPr="00CC7B8B">
        <w:t xml:space="preserve"> acceptance, authors confirm that they agree to the journal registering their approved protocol on their behalf on the Open Science Framework (OSF) using its dedicated Stage 1 VR registration mechanism https://osf.io/rr/ (please see the Verification Report author guidelines for further details). </w:t>
      </w:r>
      <w:r w:rsidRPr="00CC7B8B">
        <w:rPr>
          <w:highlight w:val="yellow"/>
        </w:rPr>
        <w:t>The journal will provide the corresponding author with the URL to this registered protocol in the Stage 1 editorial acceptance letter, and authors must later include this URL in the Stage 2 manuscript</w:t>
      </w:r>
      <w:r w:rsidRPr="00CC7B8B">
        <w:t>. Note that the journal will register the protocol ONLY once the Stage 1 manuscript is in-principle accepted, and not if it is rejected or withdrawn by authors prior to being awarded in-</w:t>
      </w:r>
      <w:proofErr w:type="gramStart"/>
      <w:r w:rsidRPr="00CC7B8B">
        <w:t>principle</w:t>
      </w:r>
      <w:proofErr w:type="gramEnd"/>
      <w:r w:rsidRPr="00CC7B8B">
        <w:t xml:space="preserve"> acceptance.</w:t>
      </w:r>
    </w:p>
    <w:p w14:paraId="5ACA13DC" w14:textId="77777777" w:rsidR="00167923" w:rsidRPr="00CC7B8B" w:rsidRDefault="00167923" w:rsidP="003F6D28">
      <w:pPr>
        <w:pStyle w:val="ListParagraph"/>
      </w:pPr>
    </w:p>
    <w:p w14:paraId="1568D4C9" w14:textId="5B284BAF" w:rsidR="00167923" w:rsidRPr="00CC7B8B" w:rsidRDefault="00167923" w:rsidP="003F6D28">
      <w:pPr>
        <w:pStyle w:val="ListParagraph"/>
      </w:pPr>
      <w:r w:rsidRPr="00CC7B8B">
        <w:t>For each author who currently has an account on the OSF (https://osf.io/), please provide their name and the URL of their OSF home page. E.g. “Thomas Rhys Evans, osf.io/</w:t>
      </w:r>
      <w:proofErr w:type="spellStart"/>
      <w:r w:rsidRPr="00CC7B8B">
        <w:t>ydmcr</w:t>
      </w:r>
      <w:proofErr w:type="spellEnd"/>
      <w:r w:rsidRPr="00CC7B8B">
        <w:t>”. In the event of the Stage 1 protocol receiving in-</w:t>
      </w:r>
      <w:proofErr w:type="gramStart"/>
      <w:r w:rsidRPr="00CC7B8B">
        <w:t>principle</w:t>
      </w:r>
      <w:proofErr w:type="gramEnd"/>
      <w:r w:rsidRPr="00CC7B8B">
        <w:t xml:space="preserve"> acceptance, journal staff will include these authors as contributors to the OSF registration. It is not required that all authors have an OSF account, but only authors with an OSF account will be included by journal staff as contributors to the registered protocol on the OSF. At least ONE author must have an OSF account to ensure that the registered protocol is linked to at least one member of the authoring team. In the event of Stage 2 acceptance, authors without an OSF account will still be named as authors on the published article. </w:t>
      </w:r>
    </w:p>
    <w:p w14:paraId="33EC6AB1" w14:textId="0FC5D448" w:rsidR="006406FE" w:rsidRPr="00CC7B8B" w:rsidRDefault="006406FE" w:rsidP="003F6D28">
      <w:pPr>
        <w:pStyle w:val="ListParagraph"/>
      </w:pPr>
    </w:p>
    <w:p w14:paraId="336D88AD" w14:textId="7FB8E1C1" w:rsidR="006406FE" w:rsidRPr="00CC7B8B" w:rsidRDefault="006406FE" w:rsidP="003F6D28">
      <w:pPr>
        <w:pStyle w:val="ListParagraph"/>
      </w:pPr>
      <w:r w:rsidRPr="00CC7B8B">
        <w:t>If the submission achieves Stage 1 in-</w:t>
      </w:r>
      <w:proofErr w:type="gramStart"/>
      <w:r w:rsidRPr="00CC7B8B">
        <w:t>principle</w:t>
      </w:r>
      <w:proofErr w:type="gramEnd"/>
      <w:r w:rsidRPr="00CC7B8B">
        <w:t xml:space="preserve"> acceptance, authors can instruct the journal to either make the registered Stage 1 manuscript immediately public on the OSF or instead register it under a private embargo for up to 4 years from the date of registration. If authors choose a private embargo, the embargo will be </w:t>
      </w:r>
      <w:proofErr w:type="gramStart"/>
      <w:r w:rsidRPr="00CC7B8B">
        <w:t>released</w:t>
      </w:r>
      <w:proofErr w:type="gramEnd"/>
      <w:r w:rsidRPr="00CC7B8B">
        <w:t xml:space="preserve"> and the registered protocol made public when any one of the following conditions are met: (a) submission of the Stage 2 manuscript; (b) withdrawal of the submission after in-principle acceptance and consequent triggering of a Withdrawn Registration (see Q5); or (c) natural expiry of the embargo period. Please choose the authors’ preferred method of registration following Stage 1 in-</w:t>
      </w:r>
      <w:proofErr w:type="gramStart"/>
      <w:r w:rsidRPr="00CC7B8B">
        <w:t>principle</w:t>
      </w:r>
      <w:proofErr w:type="gramEnd"/>
      <w:r w:rsidRPr="00CC7B8B">
        <w:t xml:space="preserve"> acceptance: Made public immediately OR Under private embargo. If choosing a private </w:t>
      </w:r>
      <w:proofErr w:type="gramStart"/>
      <w:r w:rsidRPr="00CC7B8B">
        <w:t>embargo</w:t>
      </w:r>
      <w:proofErr w:type="gramEnd"/>
      <w:r w:rsidRPr="00CC7B8B">
        <w:t xml:space="preserve"> please enter the duration of the embargo following in-principle acceptance. This can be specified either as a duration (e.g. “2 years”) or as a specific future date. The embargo period must be less then 4 years. Any entries that exceed this permissible maximum will be treated by the journal as “4 years”.</w:t>
      </w:r>
    </w:p>
    <w:p w14:paraId="7929FEFE" w14:textId="77777777" w:rsidR="006406FE" w:rsidRPr="00CC7B8B" w:rsidRDefault="006406FE" w:rsidP="003F6D28">
      <w:pPr>
        <w:pStyle w:val="ListParagraph"/>
        <w:numPr>
          <w:ilvl w:val="0"/>
          <w:numId w:val="1"/>
        </w:numPr>
      </w:pPr>
      <w:r w:rsidRPr="00CC7B8B">
        <w:t>The authors confirm that if they withdraw their paper following Stage 1 in-principle acceptance then they agree to the journal (a) lifting any applicable private embargo on the registered Stage 1 protocol, thus making the protocol public on the OSF; and (b) publishing a short summary of the pre-registered study under the journal section Withdrawn Registrations, which will include the abstract of the Stage 1 submission, the URL of the registered Stage 1 protocol on the OSF, and a stated reason for the withdrawal.</w:t>
      </w:r>
    </w:p>
    <w:p w14:paraId="38D14817" w14:textId="0C64269D" w:rsidR="00167923" w:rsidRPr="00CC7B8B" w:rsidRDefault="00167923" w:rsidP="003F6D28">
      <w:pPr>
        <w:pStyle w:val="ListParagraph"/>
        <w:numPr>
          <w:ilvl w:val="0"/>
          <w:numId w:val="1"/>
        </w:numPr>
      </w:pPr>
      <w:r w:rsidRPr="00CC7B8B">
        <w:t>Should Stage 1 in-</w:t>
      </w:r>
      <w:proofErr w:type="gramStart"/>
      <w:r w:rsidRPr="00CC7B8B">
        <w:t>principle</w:t>
      </w:r>
      <w:proofErr w:type="gramEnd"/>
      <w:r w:rsidRPr="00CC7B8B">
        <w:t xml:space="preserve"> acceptance be forthcoming, authors will be asked to provide the journal office with an estimated submission date for the completed Stage 2 manuscript. This deadline can be readily altered in consultation with the editors (e.g., in case of delays requiring additional time to complete the research). However, </w:t>
      </w:r>
      <w:proofErr w:type="gramStart"/>
      <w:r w:rsidRPr="00CC7B8B">
        <w:t>in the event that</w:t>
      </w:r>
      <w:proofErr w:type="gramEnd"/>
      <w:r w:rsidRPr="00CC7B8B">
        <w:t xml:space="preserve"> the authors (a) fail to submit the Stage 2 manuscript within 6 months of the mutually agreed deadline, while also (b) becoming non-responsive during this period to editorial enquiries, then the manuscript will be considered by the journal to be withdrawn, triggering publication of a Withdrawn Registration as outlined in Q5. Please confirm the authors’ agreement to these conditions.</w:t>
      </w:r>
    </w:p>
    <w:p w14:paraId="4FC75B51" w14:textId="77777777" w:rsidR="00167923" w:rsidRPr="00CC7B8B" w:rsidRDefault="00167923" w:rsidP="003F6D28">
      <w:pPr>
        <w:pStyle w:val="ListParagraph"/>
        <w:numPr>
          <w:ilvl w:val="0"/>
          <w:numId w:val="1"/>
        </w:numPr>
      </w:pPr>
      <w:r w:rsidRPr="00CC7B8B">
        <w:t xml:space="preserve">The authors confirm that both of the following statements are true: (a) none of the authors of the Verification Report were authors or co-authors of the original work, and (b) none of the authors of the Verification Report are active collaborators of any of the authors of the original work (including holding shared grant funding in the previous three years or any other close connections). </w:t>
      </w:r>
    </w:p>
    <w:p w14:paraId="2E071EC6" w14:textId="2B26ECB4" w:rsidR="00167923" w:rsidRPr="00CC7B8B" w:rsidRDefault="00167923" w:rsidP="003F6D28">
      <w:pPr>
        <w:pStyle w:val="ListParagraph"/>
        <w:numPr>
          <w:ilvl w:val="0"/>
          <w:numId w:val="1"/>
        </w:numPr>
      </w:pPr>
      <w:r w:rsidRPr="00CC7B8B">
        <w:t xml:space="preserve">The authors confirm </w:t>
      </w:r>
      <w:r w:rsidRPr="00CC7B8B">
        <w:rPr>
          <w:highlight w:val="yellow"/>
        </w:rPr>
        <w:t xml:space="preserve">that the cover letter makes clear whether the authors are submitting their Stage 1 manuscript </w:t>
      </w:r>
      <w:r w:rsidRPr="00CC7B8B">
        <w:t xml:space="preserve">prior to acquiring the data </w:t>
      </w:r>
      <w:r w:rsidR="006406FE" w:rsidRPr="00CC7B8B">
        <w:t xml:space="preserve">(and if so, a confirmation that all necessary permissions to </w:t>
      </w:r>
      <w:r w:rsidR="006406FE" w:rsidRPr="00CC7B8B">
        <w:lastRenderedPageBreak/>
        <w:t xml:space="preserve">acquire and reanalyse the data have been granted by the original authors/data custodian) </w:t>
      </w:r>
      <w:r w:rsidRPr="00CC7B8B">
        <w:t xml:space="preserve">OR </w:t>
      </w:r>
      <w:r w:rsidRPr="00CC7B8B">
        <w:rPr>
          <w:highlight w:val="yellow"/>
        </w:rPr>
        <w:t>instead whether they have already acquired the data and completed the (re)analyses but with the results redacted.</w:t>
      </w:r>
    </w:p>
    <w:p w14:paraId="62345E6E" w14:textId="6C290A9C" w:rsidR="0072260D" w:rsidRPr="00CC7B8B" w:rsidRDefault="0072260D" w:rsidP="003F6D28"/>
    <w:p w14:paraId="7D88E32D" w14:textId="5E249604" w:rsidR="00E976A8" w:rsidRPr="00CC7B8B" w:rsidRDefault="00E976A8" w:rsidP="003F6D28">
      <w:r w:rsidRPr="00CC7B8B">
        <w:t xml:space="preserve">I, </w:t>
      </w:r>
      <w:r w:rsidR="00E51B20" w:rsidRPr="00CC7B8B">
        <w:t xml:space="preserve">the </w:t>
      </w:r>
      <w:r w:rsidR="00D05C47" w:rsidRPr="00CC7B8B">
        <w:t>single</w:t>
      </w:r>
      <w:r w:rsidR="00E51B20" w:rsidRPr="00CC7B8B">
        <w:t xml:space="preserve"> author, </w:t>
      </w:r>
      <w:r w:rsidRPr="00CC7B8B">
        <w:t>Ian Hussey (osf.io/</w:t>
      </w:r>
      <w:r w:rsidR="00C935FA" w:rsidRPr="00CC7B8B">
        <w:t>3kzh8</w:t>
      </w:r>
      <w:r w:rsidRPr="00CC7B8B">
        <w:t xml:space="preserve">), </w:t>
      </w:r>
      <w:r w:rsidR="00C935FA" w:rsidRPr="00CC7B8B">
        <w:t xml:space="preserve">confirm my </w:t>
      </w:r>
      <w:r w:rsidRPr="00CC7B8B">
        <w:t>agree</w:t>
      </w:r>
      <w:r w:rsidR="00C935FA" w:rsidRPr="00CC7B8B">
        <w:t xml:space="preserve">ment </w:t>
      </w:r>
      <w:r w:rsidRPr="00CC7B8B">
        <w:t xml:space="preserve">to </w:t>
      </w:r>
      <w:proofErr w:type="gramStart"/>
      <w:r w:rsidRPr="00CC7B8B">
        <w:t>all of</w:t>
      </w:r>
      <w:proofErr w:type="gramEnd"/>
      <w:r w:rsidRPr="00CC7B8B">
        <w:t xml:space="preserve"> the above points.</w:t>
      </w:r>
    </w:p>
    <w:sectPr w:rsidR="00E976A8" w:rsidRPr="00CC7B8B" w:rsidSect="000735A8">
      <w:pgSz w:w="11900"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ussey, Ian (PSY)" w:date="2024-02-15T12:05:00Z" w:initials="IH">
    <w:p w14:paraId="0837103A" w14:textId="77777777" w:rsidR="000377F3" w:rsidRDefault="000377F3" w:rsidP="000377F3">
      <w:r>
        <w:rPr>
          <w:rStyle w:val="CommentReference"/>
        </w:rPr>
        <w:annotationRef/>
      </w:r>
      <w:r>
        <w:t>Add sth about debate about whether it’s an implicit measure or not</w:t>
      </w:r>
    </w:p>
  </w:comment>
  <w:comment w:id="1" w:author="Microsoft Office User" w:date="2022-08-23T17:54:00Z" w:initials="MOU">
    <w:p w14:paraId="4DD31D79" w14:textId="519E1157" w:rsidR="00940B8B" w:rsidRDefault="00940B8B">
      <w:pPr>
        <w:pStyle w:val="CommentText"/>
      </w:pPr>
      <w:r>
        <w:rPr>
          <w:rStyle w:val="CommentReference"/>
        </w:rPr>
        <w:annotationRef/>
      </w:r>
      <w:r>
        <w:t xml:space="preserve">Consider ones that could not be extracted as original authors did not reply to emails, whereas they did reply to Vahey’s. As suc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37103A" w15:done="0"/>
  <w15:commentEx w15:paraId="4DD31D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15A060D" w16cex:dateUtc="2024-02-15T11:05:00Z"/>
  <w16cex:commentExtensible w16cex:durableId="26AF92BB" w16cex:dateUtc="2022-08-23T15: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37103A" w16cid:durableId="215A060D"/>
  <w16cid:commentId w16cid:paraId="4DD31D79" w16cid:durableId="26AF92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DA73A5" w14:textId="77777777" w:rsidR="000735A8" w:rsidRDefault="000735A8" w:rsidP="007C23EB">
      <w:r>
        <w:separator/>
      </w:r>
    </w:p>
  </w:endnote>
  <w:endnote w:type="continuationSeparator" w:id="0">
    <w:p w14:paraId="66BE827A" w14:textId="77777777" w:rsidR="000735A8" w:rsidRDefault="000735A8" w:rsidP="007C23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MU Serif Roman">
    <w:panose1 w:val="020B0604020202020204"/>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Headings)">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FBEDE1" w14:textId="77777777" w:rsidR="000735A8" w:rsidRDefault="000735A8" w:rsidP="007C23EB">
      <w:r>
        <w:separator/>
      </w:r>
    </w:p>
  </w:footnote>
  <w:footnote w:type="continuationSeparator" w:id="0">
    <w:p w14:paraId="72185273" w14:textId="77777777" w:rsidR="000735A8" w:rsidRDefault="000735A8" w:rsidP="007C23EB">
      <w:r>
        <w:continuationSeparator/>
      </w:r>
    </w:p>
  </w:footnote>
  <w:footnote w:id="1">
    <w:p w14:paraId="24B47179" w14:textId="546D8221" w:rsidR="007C23EB" w:rsidRPr="007C23EB" w:rsidRDefault="007C23EB">
      <w:pPr>
        <w:pStyle w:val="FootnoteText"/>
        <w:rPr>
          <w:lang w:val="en-US"/>
        </w:rPr>
      </w:pPr>
      <w:r w:rsidRPr="006C1CF5">
        <w:rPr>
          <w:rStyle w:val="FootnoteReference"/>
        </w:rPr>
        <w:footnoteRef/>
      </w:r>
      <w:r>
        <w:t xml:space="preserve"> </w:t>
      </w:r>
      <w:r w:rsidRPr="007C23EB">
        <w:t xml:space="preserve">Two other reviews of the IRAP’s test-retest reliability have also been conducted </w:t>
      </w:r>
      <w:r w:rsidRPr="007C23EB">
        <w:rPr>
          <w:lang w:val="en-US"/>
        </w:rPr>
        <w:fldChar w:fldCharType="begin"/>
      </w:r>
      <w:r>
        <w:rPr>
          <w:lang w:val="en-US"/>
        </w:rPr>
        <w:instrText xml:space="preserve"> ADDIN ZOTERO_ITEM CSL_CITATION {"citationID":"MuNlVxc2","properties":{"formattedCitation":"(Golijani-Moghaddam et al., 2013: r = .49; Greenwald &amp; Lai, 2020: r = .45)","plainCitation":"(Golijani-Moghaddam et al., 2013: r = .49; Greenwald &amp; Lai, 2020: r = .45)","noteIndex":1},"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label":"page","suffix":": r = .49"},{"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suffix":": r = .45"}],"schema":"https://github.com/citation-style-language/schema/raw/master/csl-citation.json"} </w:instrText>
      </w:r>
      <w:r w:rsidRPr="007C23EB">
        <w:rPr>
          <w:lang w:val="en-US"/>
        </w:rPr>
        <w:fldChar w:fldCharType="separate"/>
      </w:r>
      <w:r>
        <w:rPr>
          <w:lang w:val="en-US"/>
        </w:rPr>
        <w:t>(Golijani-Moghaddam et al., 2013: r = .49; Greenwald &amp; Lai, 2020: r = .45)</w:t>
      </w:r>
      <w:r w:rsidRPr="007C23EB">
        <w:rPr>
          <w:lang w:val="en-US"/>
        </w:rPr>
        <w:fldChar w:fldCharType="end"/>
      </w:r>
      <w:r w:rsidRPr="007C23EB">
        <w:rPr>
          <w:lang w:val="en-US"/>
        </w:rPr>
        <w:t>.</w:t>
      </w:r>
      <w:r w:rsidRPr="007C23EB">
        <w:t xml:space="preserve"> However, both estimated test-retest reliability from a very small number of studies (</w:t>
      </w:r>
      <w:proofErr w:type="spellStart"/>
      <w:r w:rsidRPr="007C23EB">
        <w:rPr>
          <w:i/>
          <w:iCs/>
        </w:rPr>
        <w:t>k</w:t>
      </w:r>
      <w:r w:rsidRPr="007C23EB">
        <w:t>s</w:t>
      </w:r>
      <w:proofErr w:type="spellEnd"/>
      <w:r w:rsidRPr="007C23EB">
        <w:t xml:space="preserve"> = 1 and 2, respectively) with very small sample sizes (</w:t>
      </w:r>
      <w:r w:rsidRPr="007C23EB">
        <w:rPr>
          <w:i/>
          <w:iCs/>
        </w:rPr>
        <w:t>N</w:t>
      </w:r>
      <w:r w:rsidRPr="007C23EB">
        <w:t xml:space="preserve">s = 12 and 25, respectively). Hussey &amp; Drake’s </w:t>
      </w:r>
      <w:r w:rsidRPr="007C23EB">
        <w:fldChar w:fldCharType="begin"/>
      </w:r>
      <w:r w:rsidRPr="007C23EB">
        <w:instrText xml:space="preserve"> ADDIN ZOTERO_ITEM CSL_CITATION {"citationID":"svW3NYbQ","properties":{"formattedCitation":"(2020)","plainCitation":"(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ppress-author":true}],"schema":"https://github.com/citation-style-language/schema/raw/master/csl-citation.json"} </w:instrText>
      </w:r>
      <w:r w:rsidRPr="007C23EB">
        <w:fldChar w:fldCharType="separate"/>
      </w:r>
      <w:r w:rsidRPr="007C23EB">
        <w:t>(2020)</w:t>
      </w:r>
      <w:r w:rsidRPr="007C23EB">
        <w:rPr>
          <w:lang w:val="en-US"/>
        </w:rPr>
        <w:fldChar w:fldCharType="end"/>
      </w:r>
      <w:r w:rsidRPr="007C23EB">
        <w:t xml:space="preserve"> estimate</w:t>
      </w:r>
      <w:r>
        <w:t xml:space="preserve">s, which were derived from a larger number of studies and participants (k = 8, N = </w:t>
      </w:r>
      <w:r w:rsidRPr="007C23EB">
        <w:rPr>
          <w:lang w:val="en-US"/>
        </w:rPr>
        <w:t>318</w:t>
      </w:r>
      <w:r>
        <w:rPr>
          <w:lang w:val="en-US"/>
        </w:rPr>
        <w:t>)</w:t>
      </w:r>
      <w:r w:rsidRPr="007C23EB">
        <w:t xml:space="preserve"> therefore represent the </w:t>
      </w:r>
      <w:r>
        <w:t xml:space="preserve">more </w:t>
      </w:r>
      <w:r w:rsidRPr="007C23EB">
        <w:t>precise estimate</w:t>
      </w:r>
      <w:r>
        <w:t>s</w:t>
      </w:r>
      <w:r w:rsidR="00D836F4">
        <w:t>. In addition, Hussey &amp; Drake (2020) employ both more appropriate methods to estimate reliability (i.e., permutation based internal consistency rather than split-half reliability, and ICC</w:t>
      </w:r>
      <w:r w:rsidR="00D836F4" w:rsidRPr="00E15CFC">
        <w:rPr>
          <w:rFonts w:cs="Calibri (Headings)"/>
          <w:vertAlign w:val="subscript"/>
        </w:rPr>
        <w:t>2</w:t>
      </w:r>
      <w:r w:rsidR="00D836F4">
        <w:t xml:space="preserve"> rather than </w:t>
      </w:r>
      <w:r w:rsidR="00E15CFC">
        <w:t xml:space="preserve">Pearson’s </w:t>
      </w:r>
      <w:r w:rsidR="00E15CFC" w:rsidRPr="00E15CFC">
        <w:rPr>
          <w:i/>
          <w:iCs/>
        </w:rPr>
        <w:t>r</w:t>
      </w:r>
      <w:r w:rsidR="00E15CFC">
        <w:t>.</w:t>
      </w:r>
      <w:r w:rsidR="00D836F4">
        <w:t xml:space="preserve"> </w:t>
      </w:r>
      <w:r w:rsidR="00E15CFC">
        <w:t xml:space="preserve">See Hussey &amp; Drake (2020) for further discuss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0343CC"/>
    <w:multiLevelType w:val="hybridMultilevel"/>
    <w:tmpl w:val="1F8C8082"/>
    <w:lvl w:ilvl="0" w:tplc="A85E8EC8">
      <w:start w:val="1"/>
      <w:numFmt w:val="bullet"/>
      <w:lvlText w:val="-"/>
      <w:lvlJc w:val="left"/>
      <w:pPr>
        <w:ind w:left="1080" w:hanging="360"/>
      </w:pPr>
      <w:rPr>
        <w:rFonts w:ascii="CMU Serif Roman" w:eastAsiaTheme="minorEastAsia" w:hAnsi="CMU Serif Roman" w:cs="CMU Serif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6DA6860"/>
    <w:multiLevelType w:val="hybridMultilevel"/>
    <w:tmpl w:val="C45C7218"/>
    <w:lvl w:ilvl="0" w:tplc="F1B422C8">
      <w:start w:val="5"/>
      <w:numFmt w:val="bullet"/>
      <w:lvlText w:val=""/>
      <w:lvlJc w:val="left"/>
      <w:pPr>
        <w:ind w:left="720" w:hanging="360"/>
      </w:pPr>
      <w:rPr>
        <w:rFonts w:ascii="Symbol" w:eastAsia="Times New Roman" w:hAnsi="Symbol" w:cstheme="maj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CFD233D"/>
    <w:multiLevelType w:val="hybridMultilevel"/>
    <w:tmpl w:val="370C3190"/>
    <w:lvl w:ilvl="0" w:tplc="E3027628">
      <w:start w:val="5"/>
      <w:numFmt w:val="bullet"/>
      <w:lvlText w:val=""/>
      <w:lvlJc w:val="left"/>
      <w:pPr>
        <w:ind w:left="720" w:hanging="360"/>
      </w:pPr>
      <w:rPr>
        <w:rFonts w:ascii="Symbol" w:eastAsia="Times New Roman" w:hAnsi="Symbol" w:cstheme="maj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65046E9"/>
    <w:multiLevelType w:val="hybridMultilevel"/>
    <w:tmpl w:val="195644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4214778">
    <w:abstractNumId w:val="3"/>
  </w:num>
  <w:num w:numId="2" w16cid:durableId="2050379569">
    <w:abstractNumId w:val="0"/>
  </w:num>
  <w:num w:numId="3" w16cid:durableId="208222507">
    <w:abstractNumId w:val="1"/>
  </w:num>
  <w:num w:numId="4" w16cid:durableId="64365621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ssey, Ian (PSY)">
    <w15:presenceInfo w15:providerId="AD" w15:userId="S::ian.hussey@unibe.ch::dcab90cc-a2f9-4358-ac58-ea236089634e"/>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018F7"/>
    <w:rsid w:val="00001C53"/>
    <w:rsid w:val="00001EE5"/>
    <w:rsid w:val="000034B3"/>
    <w:rsid w:val="000111B2"/>
    <w:rsid w:val="00011913"/>
    <w:rsid w:val="000119D0"/>
    <w:rsid w:val="00011BAA"/>
    <w:rsid w:val="000128DF"/>
    <w:rsid w:val="00013508"/>
    <w:rsid w:val="0001350A"/>
    <w:rsid w:val="00013AE4"/>
    <w:rsid w:val="00017296"/>
    <w:rsid w:val="00020A4F"/>
    <w:rsid w:val="000218F8"/>
    <w:rsid w:val="00021C43"/>
    <w:rsid w:val="00023292"/>
    <w:rsid w:val="00026A25"/>
    <w:rsid w:val="00027CD4"/>
    <w:rsid w:val="000314B2"/>
    <w:rsid w:val="000323B2"/>
    <w:rsid w:val="0003712A"/>
    <w:rsid w:val="000374D3"/>
    <w:rsid w:val="000377F3"/>
    <w:rsid w:val="000377F9"/>
    <w:rsid w:val="000415FA"/>
    <w:rsid w:val="0004447F"/>
    <w:rsid w:val="00045544"/>
    <w:rsid w:val="00050D9B"/>
    <w:rsid w:val="00052449"/>
    <w:rsid w:val="000525B9"/>
    <w:rsid w:val="00061F2B"/>
    <w:rsid w:val="0006572D"/>
    <w:rsid w:val="0006583B"/>
    <w:rsid w:val="00066346"/>
    <w:rsid w:val="00067C1A"/>
    <w:rsid w:val="000713C8"/>
    <w:rsid w:val="0007173C"/>
    <w:rsid w:val="00072B87"/>
    <w:rsid w:val="00072B9F"/>
    <w:rsid w:val="000735A8"/>
    <w:rsid w:val="00080D76"/>
    <w:rsid w:val="000819D9"/>
    <w:rsid w:val="000831AD"/>
    <w:rsid w:val="00084AD6"/>
    <w:rsid w:val="000879BA"/>
    <w:rsid w:val="0009015C"/>
    <w:rsid w:val="00094126"/>
    <w:rsid w:val="00094699"/>
    <w:rsid w:val="000954F4"/>
    <w:rsid w:val="000A23D1"/>
    <w:rsid w:val="000A2AE2"/>
    <w:rsid w:val="000A6136"/>
    <w:rsid w:val="000A6649"/>
    <w:rsid w:val="000A6E4B"/>
    <w:rsid w:val="000B1677"/>
    <w:rsid w:val="000B2144"/>
    <w:rsid w:val="000B270B"/>
    <w:rsid w:val="000B4D42"/>
    <w:rsid w:val="000B51B2"/>
    <w:rsid w:val="000C1E96"/>
    <w:rsid w:val="000C4DB7"/>
    <w:rsid w:val="000C5BDB"/>
    <w:rsid w:val="000D1059"/>
    <w:rsid w:val="000D2430"/>
    <w:rsid w:val="000D68CF"/>
    <w:rsid w:val="000D6DA5"/>
    <w:rsid w:val="000D7C57"/>
    <w:rsid w:val="000D7CEC"/>
    <w:rsid w:val="000E2434"/>
    <w:rsid w:val="000E24E4"/>
    <w:rsid w:val="000E29C2"/>
    <w:rsid w:val="000F12D8"/>
    <w:rsid w:val="000F1AA0"/>
    <w:rsid w:val="000F1DBE"/>
    <w:rsid w:val="000F3D9D"/>
    <w:rsid w:val="000F43B1"/>
    <w:rsid w:val="000F4E35"/>
    <w:rsid w:val="000F5F5C"/>
    <w:rsid w:val="000F6427"/>
    <w:rsid w:val="00104D58"/>
    <w:rsid w:val="0010680E"/>
    <w:rsid w:val="00107FDA"/>
    <w:rsid w:val="001104F8"/>
    <w:rsid w:val="00111F08"/>
    <w:rsid w:val="00114258"/>
    <w:rsid w:val="001165DC"/>
    <w:rsid w:val="001175AC"/>
    <w:rsid w:val="00123A38"/>
    <w:rsid w:val="00124C89"/>
    <w:rsid w:val="00126622"/>
    <w:rsid w:val="001273F6"/>
    <w:rsid w:val="00130E5B"/>
    <w:rsid w:val="00131382"/>
    <w:rsid w:val="001326F7"/>
    <w:rsid w:val="00133C1B"/>
    <w:rsid w:val="001431F4"/>
    <w:rsid w:val="001432AC"/>
    <w:rsid w:val="00144382"/>
    <w:rsid w:val="00144468"/>
    <w:rsid w:val="00146175"/>
    <w:rsid w:val="0014685A"/>
    <w:rsid w:val="001475A1"/>
    <w:rsid w:val="0015221A"/>
    <w:rsid w:val="00153513"/>
    <w:rsid w:val="001537F8"/>
    <w:rsid w:val="00154563"/>
    <w:rsid w:val="001556FB"/>
    <w:rsid w:val="00163914"/>
    <w:rsid w:val="00163E3E"/>
    <w:rsid w:val="001652A7"/>
    <w:rsid w:val="00166356"/>
    <w:rsid w:val="00167923"/>
    <w:rsid w:val="00167DAE"/>
    <w:rsid w:val="001721B4"/>
    <w:rsid w:val="00177875"/>
    <w:rsid w:val="001813FF"/>
    <w:rsid w:val="00186FE5"/>
    <w:rsid w:val="00192DDC"/>
    <w:rsid w:val="001930F6"/>
    <w:rsid w:val="0019313A"/>
    <w:rsid w:val="00194485"/>
    <w:rsid w:val="001949BE"/>
    <w:rsid w:val="001A36AD"/>
    <w:rsid w:val="001A77BB"/>
    <w:rsid w:val="001B1E91"/>
    <w:rsid w:val="001B48EB"/>
    <w:rsid w:val="001B4ACA"/>
    <w:rsid w:val="001B570D"/>
    <w:rsid w:val="001B7BBE"/>
    <w:rsid w:val="001C1A84"/>
    <w:rsid w:val="001C1DCA"/>
    <w:rsid w:val="001C36E5"/>
    <w:rsid w:val="001C378E"/>
    <w:rsid w:val="001C5EFE"/>
    <w:rsid w:val="001C7252"/>
    <w:rsid w:val="001D02E4"/>
    <w:rsid w:val="001D10AC"/>
    <w:rsid w:val="001D11EA"/>
    <w:rsid w:val="001D325F"/>
    <w:rsid w:val="001D38D7"/>
    <w:rsid w:val="001D4143"/>
    <w:rsid w:val="001D6A74"/>
    <w:rsid w:val="001E1496"/>
    <w:rsid w:val="001E19B4"/>
    <w:rsid w:val="001E1E17"/>
    <w:rsid w:val="001E4E33"/>
    <w:rsid w:val="001E78CC"/>
    <w:rsid w:val="001F4118"/>
    <w:rsid w:val="002001D3"/>
    <w:rsid w:val="00200475"/>
    <w:rsid w:val="00202091"/>
    <w:rsid w:val="00203362"/>
    <w:rsid w:val="002048B7"/>
    <w:rsid w:val="00204DC1"/>
    <w:rsid w:val="00205706"/>
    <w:rsid w:val="00205F41"/>
    <w:rsid w:val="00206610"/>
    <w:rsid w:val="00206637"/>
    <w:rsid w:val="002100B8"/>
    <w:rsid w:val="00212601"/>
    <w:rsid w:val="00213DFC"/>
    <w:rsid w:val="00214168"/>
    <w:rsid w:val="002164E2"/>
    <w:rsid w:val="00216896"/>
    <w:rsid w:val="00217153"/>
    <w:rsid w:val="0022221C"/>
    <w:rsid w:val="00223420"/>
    <w:rsid w:val="00224DDA"/>
    <w:rsid w:val="002255F0"/>
    <w:rsid w:val="00226E49"/>
    <w:rsid w:val="00231171"/>
    <w:rsid w:val="00232667"/>
    <w:rsid w:val="002353CA"/>
    <w:rsid w:val="00235562"/>
    <w:rsid w:val="00235649"/>
    <w:rsid w:val="00235B77"/>
    <w:rsid w:val="00235EAA"/>
    <w:rsid w:val="0023725A"/>
    <w:rsid w:val="00243714"/>
    <w:rsid w:val="0025012C"/>
    <w:rsid w:val="002506A8"/>
    <w:rsid w:val="002514D5"/>
    <w:rsid w:val="00254E71"/>
    <w:rsid w:val="00257BD3"/>
    <w:rsid w:val="0026116A"/>
    <w:rsid w:val="002616D0"/>
    <w:rsid w:val="00261AE1"/>
    <w:rsid w:val="00261AE7"/>
    <w:rsid w:val="0026226A"/>
    <w:rsid w:val="00267892"/>
    <w:rsid w:val="00272422"/>
    <w:rsid w:val="00272A3F"/>
    <w:rsid w:val="00275020"/>
    <w:rsid w:val="00275A04"/>
    <w:rsid w:val="00276268"/>
    <w:rsid w:val="00282FBB"/>
    <w:rsid w:val="00284576"/>
    <w:rsid w:val="002850DA"/>
    <w:rsid w:val="002874E7"/>
    <w:rsid w:val="00287689"/>
    <w:rsid w:val="002900B2"/>
    <w:rsid w:val="002913A6"/>
    <w:rsid w:val="0029220C"/>
    <w:rsid w:val="002928AB"/>
    <w:rsid w:val="00292B1C"/>
    <w:rsid w:val="00293E80"/>
    <w:rsid w:val="0029623A"/>
    <w:rsid w:val="00296320"/>
    <w:rsid w:val="00297066"/>
    <w:rsid w:val="0029741A"/>
    <w:rsid w:val="002A028E"/>
    <w:rsid w:val="002A0921"/>
    <w:rsid w:val="002A1989"/>
    <w:rsid w:val="002A329B"/>
    <w:rsid w:val="002A4524"/>
    <w:rsid w:val="002A6DBB"/>
    <w:rsid w:val="002B3973"/>
    <w:rsid w:val="002B6DB3"/>
    <w:rsid w:val="002B790E"/>
    <w:rsid w:val="002B7DC4"/>
    <w:rsid w:val="002C36CC"/>
    <w:rsid w:val="002C5358"/>
    <w:rsid w:val="002C57B0"/>
    <w:rsid w:val="002D0D8F"/>
    <w:rsid w:val="002D233D"/>
    <w:rsid w:val="002D34A9"/>
    <w:rsid w:val="002D4F5B"/>
    <w:rsid w:val="002D5E0C"/>
    <w:rsid w:val="002D63BA"/>
    <w:rsid w:val="002D7954"/>
    <w:rsid w:val="002E3735"/>
    <w:rsid w:val="002E558B"/>
    <w:rsid w:val="002E6130"/>
    <w:rsid w:val="002F0273"/>
    <w:rsid w:val="002F06BD"/>
    <w:rsid w:val="002F1558"/>
    <w:rsid w:val="002F1FF1"/>
    <w:rsid w:val="002F2881"/>
    <w:rsid w:val="002F3183"/>
    <w:rsid w:val="002F3892"/>
    <w:rsid w:val="002F4A2E"/>
    <w:rsid w:val="002F7402"/>
    <w:rsid w:val="00300368"/>
    <w:rsid w:val="00300E5D"/>
    <w:rsid w:val="0030349F"/>
    <w:rsid w:val="00305082"/>
    <w:rsid w:val="00305BC4"/>
    <w:rsid w:val="00306549"/>
    <w:rsid w:val="00306D45"/>
    <w:rsid w:val="00306F43"/>
    <w:rsid w:val="0030705A"/>
    <w:rsid w:val="00307F56"/>
    <w:rsid w:val="00311064"/>
    <w:rsid w:val="003117BB"/>
    <w:rsid w:val="003124FF"/>
    <w:rsid w:val="003134CD"/>
    <w:rsid w:val="003147BE"/>
    <w:rsid w:val="00323377"/>
    <w:rsid w:val="00325F71"/>
    <w:rsid w:val="003264B6"/>
    <w:rsid w:val="00326B56"/>
    <w:rsid w:val="00326F0A"/>
    <w:rsid w:val="0033061C"/>
    <w:rsid w:val="00332DED"/>
    <w:rsid w:val="003351C0"/>
    <w:rsid w:val="00345876"/>
    <w:rsid w:val="003469FC"/>
    <w:rsid w:val="00347726"/>
    <w:rsid w:val="0035022A"/>
    <w:rsid w:val="003514C3"/>
    <w:rsid w:val="0035173C"/>
    <w:rsid w:val="0035720E"/>
    <w:rsid w:val="00360494"/>
    <w:rsid w:val="0036441B"/>
    <w:rsid w:val="00364AB9"/>
    <w:rsid w:val="003665AD"/>
    <w:rsid w:val="00372AE6"/>
    <w:rsid w:val="00374ED6"/>
    <w:rsid w:val="00375AA0"/>
    <w:rsid w:val="00380AE1"/>
    <w:rsid w:val="00380E3E"/>
    <w:rsid w:val="00381AD6"/>
    <w:rsid w:val="00383573"/>
    <w:rsid w:val="00383AAD"/>
    <w:rsid w:val="003902DF"/>
    <w:rsid w:val="003920AD"/>
    <w:rsid w:val="003924CA"/>
    <w:rsid w:val="00393159"/>
    <w:rsid w:val="003932AB"/>
    <w:rsid w:val="003941BE"/>
    <w:rsid w:val="003948BE"/>
    <w:rsid w:val="00395801"/>
    <w:rsid w:val="00397BF5"/>
    <w:rsid w:val="003A00C2"/>
    <w:rsid w:val="003A056A"/>
    <w:rsid w:val="003A34D6"/>
    <w:rsid w:val="003A45E9"/>
    <w:rsid w:val="003A49F2"/>
    <w:rsid w:val="003A573F"/>
    <w:rsid w:val="003A5892"/>
    <w:rsid w:val="003A7B3D"/>
    <w:rsid w:val="003A7DFC"/>
    <w:rsid w:val="003B04DD"/>
    <w:rsid w:val="003B092A"/>
    <w:rsid w:val="003B0A2B"/>
    <w:rsid w:val="003B349D"/>
    <w:rsid w:val="003B6A41"/>
    <w:rsid w:val="003B79C2"/>
    <w:rsid w:val="003C0631"/>
    <w:rsid w:val="003C0B7B"/>
    <w:rsid w:val="003C4274"/>
    <w:rsid w:val="003C4781"/>
    <w:rsid w:val="003D060A"/>
    <w:rsid w:val="003D0A83"/>
    <w:rsid w:val="003D0F3F"/>
    <w:rsid w:val="003D1432"/>
    <w:rsid w:val="003D3B8B"/>
    <w:rsid w:val="003D44EB"/>
    <w:rsid w:val="003D4EA3"/>
    <w:rsid w:val="003D54FA"/>
    <w:rsid w:val="003E1282"/>
    <w:rsid w:val="003E33AA"/>
    <w:rsid w:val="003E441F"/>
    <w:rsid w:val="003E61AA"/>
    <w:rsid w:val="003E6973"/>
    <w:rsid w:val="003E7272"/>
    <w:rsid w:val="003F13D2"/>
    <w:rsid w:val="003F36BD"/>
    <w:rsid w:val="003F3B4B"/>
    <w:rsid w:val="003F66BA"/>
    <w:rsid w:val="003F6D28"/>
    <w:rsid w:val="003F79F2"/>
    <w:rsid w:val="00402418"/>
    <w:rsid w:val="00403FF3"/>
    <w:rsid w:val="004102E1"/>
    <w:rsid w:val="00411062"/>
    <w:rsid w:val="00414539"/>
    <w:rsid w:val="00415222"/>
    <w:rsid w:val="00417B51"/>
    <w:rsid w:val="00420FBC"/>
    <w:rsid w:val="004211C3"/>
    <w:rsid w:val="004227BF"/>
    <w:rsid w:val="00422A4A"/>
    <w:rsid w:val="0042536D"/>
    <w:rsid w:val="004301FD"/>
    <w:rsid w:val="004312D7"/>
    <w:rsid w:val="00432A18"/>
    <w:rsid w:val="004354F4"/>
    <w:rsid w:val="00435AF2"/>
    <w:rsid w:val="00437ED7"/>
    <w:rsid w:val="0044114F"/>
    <w:rsid w:val="0044345C"/>
    <w:rsid w:val="00443584"/>
    <w:rsid w:val="0044409A"/>
    <w:rsid w:val="00445ADC"/>
    <w:rsid w:val="00447A69"/>
    <w:rsid w:val="00451AA2"/>
    <w:rsid w:val="00457050"/>
    <w:rsid w:val="00457274"/>
    <w:rsid w:val="004575C8"/>
    <w:rsid w:val="004578CA"/>
    <w:rsid w:val="00460018"/>
    <w:rsid w:val="00460692"/>
    <w:rsid w:val="004616ED"/>
    <w:rsid w:val="0046347C"/>
    <w:rsid w:val="004659A5"/>
    <w:rsid w:val="00465E45"/>
    <w:rsid w:val="00465FF2"/>
    <w:rsid w:val="004666D2"/>
    <w:rsid w:val="00466ED9"/>
    <w:rsid w:val="00472403"/>
    <w:rsid w:val="0047312C"/>
    <w:rsid w:val="004731E8"/>
    <w:rsid w:val="004768DA"/>
    <w:rsid w:val="0047723B"/>
    <w:rsid w:val="004823A4"/>
    <w:rsid w:val="00482726"/>
    <w:rsid w:val="00487E59"/>
    <w:rsid w:val="004901AB"/>
    <w:rsid w:val="004901AE"/>
    <w:rsid w:val="00490301"/>
    <w:rsid w:val="00490321"/>
    <w:rsid w:val="00491250"/>
    <w:rsid w:val="00492C3D"/>
    <w:rsid w:val="00492EF7"/>
    <w:rsid w:val="004931BD"/>
    <w:rsid w:val="00494EFE"/>
    <w:rsid w:val="00495BA1"/>
    <w:rsid w:val="004A11E5"/>
    <w:rsid w:val="004A2319"/>
    <w:rsid w:val="004A475C"/>
    <w:rsid w:val="004A4C07"/>
    <w:rsid w:val="004A569C"/>
    <w:rsid w:val="004A61B6"/>
    <w:rsid w:val="004A7DDE"/>
    <w:rsid w:val="004B1B2B"/>
    <w:rsid w:val="004B1DFC"/>
    <w:rsid w:val="004B436E"/>
    <w:rsid w:val="004B6D0F"/>
    <w:rsid w:val="004C14B7"/>
    <w:rsid w:val="004C194F"/>
    <w:rsid w:val="004C350B"/>
    <w:rsid w:val="004C4605"/>
    <w:rsid w:val="004C46EB"/>
    <w:rsid w:val="004C54EA"/>
    <w:rsid w:val="004C65A2"/>
    <w:rsid w:val="004D304F"/>
    <w:rsid w:val="004D4AD0"/>
    <w:rsid w:val="004D5535"/>
    <w:rsid w:val="004D58F5"/>
    <w:rsid w:val="004D6BA4"/>
    <w:rsid w:val="004E221B"/>
    <w:rsid w:val="004E3B23"/>
    <w:rsid w:val="004E6040"/>
    <w:rsid w:val="004F4142"/>
    <w:rsid w:val="004F49B0"/>
    <w:rsid w:val="00500BC6"/>
    <w:rsid w:val="005030F2"/>
    <w:rsid w:val="005073CF"/>
    <w:rsid w:val="00510869"/>
    <w:rsid w:val="00510D7E"/>
    <w:rsid w:val="00511881"/>
    <w:rsid w:val="00512AE5"/>
    <w:rsid w:val="00513331"/>
    <w:rsid w:val="005151B9"/>
    <w:rsid w:val="00515B86"/>
    <w:rsid w:val="00515CD9"/>
    <w:rsid w:val="00516B5D"/>
    <w:rsid w:val="005202F0"/>
    <w:rsid w:val="00520CC2"/>
    <w:rsid w:val="00520D65"/>
    <w:rsid w:val="00521BF2"/>
    <w:rsid w:val="00524107"/>
    <w:rsid w:val="00525523"/>
    <w:rsid w:val="00530682"/>
    <w:rsid w:val="00531672"/>
    <w:rsid w:val="005339BC"/>
    <w:rsid w:val="00550D8B"/>
    <w:rsid w:val="00551936"/>
    <w:rsid w:val="005530CB"/>
    <w:rsid w:val="005544D1"/>
    <w:rsid w:val="00557125"/>
    <w:rsid w:val="00563200"/>
    <w:rsid w:val="005638F3"/>
    <w:rsid w:val="00563A2F"/>
    <w:rsid w:val="00564C7B"/>
    <w:rsid w:val="005650AA"/>
    <w:rsid w:val="0056553D"/>
    <w:rsid w:val="00565B71"/>
    <w:rsid w:val="005661DE"/>
    <w:rsid w:val="0057083E"/>
    <w:rsid w:val="00573927"/>
    <w:rsid w:val="0057514F"/>
    <w:rsid w:val="0057586C"/>
    <w:rsid w:val="005808FD"/>
    <w:rsid w:val="00580926"/>
    <w:rsid w:val="00581E9D"/>
    <w:rsid w:val="00583E34"/>
    <w:rsid w:val="0058661B"/>
    <w:rsid w:val="00586929"/>
    <w:rsid w:val="00586996"/>
    <w:rsid w:val="00591D4B"/>
    <w:rsid w:val="00592128"/>
    <w:rsid w:val="0059237F"/>
    <w:rsid w:val="005924D8"/>
    <w:rsid w:val="00592848"/>
    <w:rsid w:val="00597A62"/>
    <w:rsid w:val="005A0311"/>
    <w:rsid w:val="005A1B7F"/>
    <w:rsid w:val="005A2176"/>
    <w:rsid w:val="005A225A"/>
    <w:rsid w:val="005A30EB"/>
    <w:rsid w:val="005A34DF"/>
    <w:rsid w:val="005A4235"/>
    <w:rsid w:val="005A6A59"/>
    <w:rsid w:val="005B1640"/>
    <w:rsid w:val="005C1237"/>
    <w:rsid w:val="005C3626"/>
    <w:rsid w:val="005C408F"/>
    <w:rsid w:val="005C65F3"/>
    <w:rsid w:val="005C7269"/>
    <w:rsid w:val="005D2649"/>
    <w:rsid w:val="005D3369"/>
    <w:rsid w:val="005D3955"/>
    <w:rsid w:val="005D3B72"/>
    <w:rsid w:val="005D57C4"/>
    <w:rsid w:val="005E17B2"/>
    <w:rsid w:val="005E5819"/>
    <w:rsid w:val="005E6648"/>
    <w:rsid w:val="005E7FA4"/>
    <w:rsid w:val="005F1938"/>
    <w:rsid w:val="005F4C5E"/>
    <w:rsid w:val="005F6D89"/>
    <w:rsid w:val="00601BAA"/>
    <w:rsid w:val="00602A37"/>
    <w:rsid w:val="00602C65"/>
    <w:rsid w:val="00605CE0"/>
    <w:rsid w:val="006063EA"/>
    <w:rsid w:val="00606D68"/>
    <w:rsid w:val="006079D2"/>
    <w:rsid w:val="00610055"/>
    <w:rsid w:val="006104D7"/>
    <w:rsid w:val="006141C3"/>
    <w:rsid w:val="00620486"/>
    <w:rsid w:val="006208C6"/>
    <w:rsid w:val="00620B60"/>
    <w:rsid w:val="006211BC"/>
    <w:rsid w:val="00623786"/>
    <w:rsid w:val="0062422E"/>
    <w:rsid w:val="00632186"/>
    <w:rsid w:val="006324D7"/>
    <w:rsid w:val="006379D2"/>
    <w:rsid w:val="00637EF6"/>
    <w:rsid w:val="006406FE"/>
    <w:rsid w:val="00641FF6"/>
    <w:rsid w:val="00642451"/>
    <w:rsid w:val="00645316"/>
    <w:rsid w:val="00650505"/>
    <w:rsid w:val="00652A9A"/>
    <w:rsid w:val="00653769"/>
    <w:rsid w:val="0065383A"/>
    <w:rsid w:val="00654789"/>
    <w:rsid w:val="006645B6"/>
    <w:rsid w:val="00666D6B"/>
    <w:rsid w:val="00666D92"/>
    <w:rsid w:val="00671988"/>
    <w:rsid w:val="00672384"/>
    <w:rsid w:val="00672B4A"/>
    <w:rsid w:val="006732C1"/>
    <w:rsid w:val="00673B89"/>
    <w:rsid w:val="00673CE6"/>
    <w:rsid w:val="00676B55"/>
    <w:rsid w:val="006805ED"/>
    <w:rsid w:val="00684549"/>
    <w:rsid w:val="006900B7"/>
    <w:rsid w:val="00690F5B"/>
    <w:rsid w:val="0069174C"/>
    <w:rsid w:val="00694410"/>
    <w:rsid w:val="00696029"/>
    <w:rsid w:val="00696B83"/>
    <w:rsid w:val="00697598"/>
    <w:rsid w:val="006975DC"/>
    <w:rsid w:val="00697E83"/>
    <w:rsid w:val="006A26DB"/>
    <w:rsid w:val="006A37FD"/>
    <w:rsid w:val="006A4F99"/>
    <w:rsid w:val="006A5A3B"/>
    <w:rsid w:val="006A671B"/>
    <w:rsid w:val="006B0292"/>
    <w:rsid w:val="006B2E43"/>
    <w:rsid w:val="006B7A30"/>
    <w:rsid w:val="006C086F"/>
    <w:rsid w:val="006C0A05"/>
    <w:rsid w:val="006C0CEE"/>
    <w:rsid w:val="006C0D10"/>
    <w:rsid w:val="006C1CF5"/>
    <w:rsid w:val="006C21CF"/>
    <w:rsid w:val="006C452F"/>
    <w:rsid w:val="006D22AB"/>
    <w:rsid w:val="006D2D19"/>
    <w:rsid w:val="006D3397"/>
    <w:rsid w:val="006D38F0"/>
    <w:rsid w:val="006D5448"/>
    <w:rsid w:val="006D618B"/>
    <w:rsid w:val="006E24B0"/>
    <w:rsid w:val="006E32C1"/>
    <w:rsid w:val="006E335D"/>
    <w:rsid w:val="006E540C"/>
    <w:rsid w:val="006F6671"/>
    <w:rsid w:val="006F7859"/>
    <w:rsid w:val="0070182A"/>
    <w:rsid w:val="007035D9"/>
    <w:rsid w:val="00704BD7"/>
    <w:rsid w:val="007063C6"/>
    <w:rsid w:val="00712BB7"/>
    <w:rsid w:val="0071506B"/>
    <w:rsid w:val="00716DB3"/>
    <w:rsid w:val="0072155C"/>
    <w:rsid w:val="00721C67"/>
    <w:rsid w:val="0072260D"/>
    <w:rsid w:val="00723013"/>
    <w:rsid w:val="0072393D"/>
    <w:rsid w:val="00724392"/>
    <w:rsid w:val="00724811"/>
    <w:rsid w:val="00724C09"/>
    <w:rsid w:val="00726FCA"/>
    <w:rsid w:val="00730D26"/>
    <w:rsid w:val="007321DA"/>
    <w:rsid w:val="007325F0"/>
    <w:rsid w:val="00733D19"/>
    <w:rsid w:val="0073469D"/>
    <w:rsid w:val="00735A73"/>
    <w:rsid w:val="00744B57"/>
    <w:rsid w:val="007453D1"/>
    <w:rsid w:val="00745EFD"/>
    <w:rsid w:val="007460BD"/>
    <w:rsid w:val="00746A01"/>
    <w:rsid w:val="00747B00"/>
    <w:rsid w:val="00747B22"/>
    <w:rsid w:val="0075176B"/>
    <w:rsid w:val="0075256B"/>
    <w:rsid w:val="00753BD5"/>
    <w:rsid w:val="0076285C"/>
    <w:rsid w:val="00763238"/>
    <w:rsid w:val="00764184"/>
    <w:rsid w:val="00764280"/>
    <w:rsid w:val="00765F0B"/>
    <w:rsid w:val="007668ED"/>
    <w:rsid w:val="007736C1"/>
    <w:rsid w:val="00777B4A"/>
    <w:rsid w:val="00777D07"/>
    <w:rsid w:val="00781577"/>
    <w:rsid w:val="00783D0B"/>
    <w:rsid w:val="00783F03"/>
    <w:rsid w:val="007843B8"/>
    <w:rsid w:val="007844FC"/>
    <w:rsid w:val="00787E08"/>
    <w:rsid w:val="00792F3D"/>
    <w:rsid w:val="0079396D"/>
    <w:rsid w:val="00793BD9"/>
    <w:rsid w:val="0079441D"/>
    <w:rsid w:val="007A26A3"/>
    <w:rsid w:val="007A29B9"/>
    <w:rsid w:val="007A3788"/>
    <w:rsid w:val="007A4FB2"/>
    <w:rsid w:val="007A5466"/>
    <w:rsid w:val="007A63AD"/>
    <w:rsid w:val="007A6740"/>
    <w:rsid w:val="007A688D"/>
    <w:rsid w:val="007B2A60"/>
    <w:rsid w:val="007B2AE3"/>
    <w:rsid w:val="007B6DB9"/>
    <w:rsid w:val="007C1A8A"/>
    <w:rsid w:val="007C21F8"/>
    <w:rsid w:val="007C23EB"/>
    <w:rsid w:val="007C59F8"/>
    <w:rsid w:val="007C6545"/>
    <w:rsid w:val="007C6D8D"/>
    <w:rsid w:val="007D11DE"/>
    <w:rsid w:val="007D4DD0"/>
    <w:rsid w:val="007E5FD2"/>
    <w:rsid w:val="007E6922"/>
    <w:rsid w:val="007E70B9"/>
    <w:rsid w:val="007F0539"/>
    <w:rsid w:val="007F06A2"/>
    <w:rsid w:val="007F0FAB"/>
    <w:rsid w:val="007F542E"/>
    <w:rsid w:val="007F5754"/>
    <w:rsid w:val="007F58C0"/>
    <w:rsid w:val="00801E1C"/>
    <w:rsid w:val="00802224"/>
    <w:rsid w:val="0080237A"/>
    <w:rsid w:val="00802839"/>
    <w:rsid w:val="00803B7E"/>
    <w:rsid w:val="008054B7"/>
    <w:rsid w:val="008127AA"/>
    <w:rsid w:val="00812BDF"/>
    <w:rsid w:val="00814BFA"/>
    <w:rsid w:val="0081591D"/>
    <w:rsid w:val="0082244A"/>
    <w:rsid w:val="00823D1E"/>
    <w:rsid w:val="0082624A"/>
    <w:rsid w:val="00826ECD"/>
    <w:rsid w:val="00831245"/>
    <w:rsid w:val="00834C53"/>
    <w:rsid w:val="0083666A"/>
    <w:rsid w:val="00840FB2"/>
    <w:rsid w:val="0084187F"/>
    <w:rsid w:val="00842324"/>
    <w:rsid w:val="008425FE"/>
    <w:rsid w:val="0084332D"/>
    <w:rsid w:val="00844650"/>
    <w:rsid w:val="008458B3"/>
    <w:rsid w:val="008513BA"/>
    <w:rsid w:val="008515CC"/>
    <w:rsid w:val="00855AC7"/>
    <w:rsid w:val="008654F4"/>
    <w:rsid w:val="00870805"/>
    <w:rsid w:val="00871B4C"/>
    <w:rsid w:val="008722A8"/>
    <w:rsid w:val="008724A5"/>
    <w:rsid w:val="00874DC3"/>
    <w:rsid w:val="00880987"/>
    <w:rsid w:val="008826E2"/>
    <w:rsid w:val="008857BA"/>
    <w:rsid w:val="00887E86"/>
    <w:rsid w:val="0089167F"/>
    <w:rsid w:val="00894DCB"/>
    <w:rsid w:val="00895CC5"/>
    <w:rsid w:val="008A36B4"/>
    <w:rsid w:val="008A4B61"/>
    <w:rsid w:val="008A6EA3"/>
    <w:rsid w:val="008A7EA5"/>
    <w:rsid w:val="008B5603"/>
    <w:rsid w:val="008C02F8"/>
    <w:rsid w:val="008D0E58"/>
    <w:rsid w:val="008D6772"/>
    <w:rsid w:val="008E32DC"/>
    <w:rsid w:val="008E37EF"/>
    <w:rsid w:val="008E5304"/>
    <w:rsid w:val="008E7CE0"/>
    <w:rsid w:val="008F0822"/>
    <w:rsid w:val="008F0877"/>
    <w:rsid w:val="008F1826"/>
    <w:rsid w:val="008F1FF5"/>
    <w:rsid w:val="008F3009"/>
    <w:rsid w:val="008F32C9"/>
    <w:rsid w:val="008F35B9"/>
    <w:rsid w:val="008F5D45"/>
    <w:rsid w:val="00901A5C"/>
    <w:rsid w:val="00903FD1"/>
    <w:rsid w:val="009078D1"/>
    <w:rsid w:val="009115A8"/>
    <w:rsid w:val="0091531A"/>
    <w:rsid w:val="00916B1E"/>
    <w:rsid w:val="00921C61"/>
    <w:rsid w:val="00923FD5"/>
    <w:rsid w:val="009246EF"/>
    <w:rsid w:val="0092492F"/>
    <w:rsid w:val="00926BD3"/>
    <w:rsid w:val="00931CF6"/>
    <w:rsid w:val="00933717"/>
    <w:rsid w:val="00933C23"/>
    <w:rsid w:val="0093498C"/>
    <w:rsid w:val="00936630"/>
    <w:rsid w:val="00937B38"/>
    <w:rsid w:val="00940B8B"/>
    <w:rsid w:val="009427A8"/>
    <w:rsid w:val="00945F4B"/>
    <w:rsid w:val="00946373"/>
    <w:rsid w:val="00947550"/>
    <w:rsid w:val="00947770"/>
    <w:rsid w:val="00950049"/>
    <w:rsid w:val="00952AEA"/>
    <w:rsid w:val="00953C39"/>
    <w:rsid w:val="00955E85"/>
    <w:rsid w:val="009625F3"/>
    <w:rsid w:val="0097009F"/>
    <w:rsid w:val="00972754"/>
    <w:rsid w:val="00987DC7"/>
    <w:rsid w:val="00987DD2"/>
    <w:rsid w:val="009A34C0"/>
    <w:rsid w:val="009A35BD"/>
    <w:rsid w:val="009A35FA"/>
    <w:rsid w:val="009B09C2"/>
    <w:rsid w:val="009B16A0"/>
    <w:rsid w:val="009B2777"/>
    <w:rsid w:val="009B2A95"/>
    <w:rsid w:val="009B3D60"/>
    <w:rsid w:val="009B4F34"/>
    <w:rsid w:val="009B7CEF"/>
    <w:rsid w:val="009C05C1"/>
    <w:rsid w:val="009C0657"/>
    <w:rsid w:val="009C124E"/>
    <w:rsid w:val="009C22F3"/>
    <w:rsid w:val="009C33F9"/>
    <w:rsid w:val="009D308C"/>
    <w:rsid w:val="009D35F8"/>
    <w:rsid w:val="009D6236"/>
    <w:rsid w:val="009D6E04"/>
    <w:rsid w:val="009D7405"/>
    <w:rsid w:val="009D79C9"/>
    <w:rsid w:val="009E1F68"/>
    <w:rsid w:val="009E490D"/>
    <w:rsid w:val="009E6174"/>
    <w:rsid w:val="009E680C"/>
    <w:rsid w:val="009F2642"/>
    <w:rsid w:val="009F4599"/>
    <w:rsid w:val="009F47CB"/>
    <w:rsid w:val="009F5B8E"/>
    <w:rsid w:val="00A03AC5"/>
    <w:rsid w:val="00A042AF"/>
    <w:rsid w:val="00A06E07"/>
    <w:rsid w:val="00A121DC"/>
    <w:rsid w:val="00A134BA"/>
    <w:rsid w:val="00A175AF"/>
    <w:rsid w:val="00A22623"/>
    <w:rsid w:val="00A22775"/>
    <w:rsid w:val="00A22D26"/>
    <w:rsid w:val="00A2352E"/>
    <w:rsid w:val="00A25470"/>
    <w:rsid w:val="00A261A9"/>
    <w:rsid w:val="00A32EDE"/>
    <w:rsid w:val="00A33843"/>
    <w:rsid w:val="00A40B74"/>
    <w:rsid w:val="00A40D21"/>
    <w:rsid w:val="00A40FD5"/>
    <w:rsid w:val="00A415A5"/>
    <w:rsid w:val="00A4387E"/>
    <w:rsid w:val="00A47FB3"/>
    <w:rsid w:val="00A50703"/>
    <w:rsid w:val="00A50800"/>
    <w:rsid w:val="00A50815"/>
    <w:rsid w:val="00A515CF"/>
    <w:rsid w:val="00A527C2"/>
    <w:rsid w:val="00A54D8E"/>
    <w:rsid w:val="00A55612"/>
    <w:rsid w:val="00A60550"/>
    <w:rsid w:val="00A6164B"/>
    <w:rsid w:val="00A63E4C"/>
    <w:rsid w:val="00A64263"/>
    <w:rsid w:val="00A64E21"/>
    <w:rsid w:val="00A658AD"/>
    <w:rsid w:val="00A674AD"/>
    <w:rsid w:val="00A67C6C"/>
    <w:rsid w:val="00A7097B"/>
    <w:rsid w:val="00A71632"/>
    <w:rsid w:val="00A72123"/>
    <w:rsid w:val="00A737AB"/>
    <w:rsid w:val="00A73C80"/>
    <w:rsid w:val="00A77217"/>
    <w:rsid w:val="00A832FB"/>
    <w:rsid w:val="00A832FE"/>
    <w:rsid w:val="00A83A3B"/>
    <w:rsid w:val="00A8755F"/>
    <w:rsid w:val="00A87C54"/>
    <w:rsid w:val="00A917AE"/>
    <w:rsid w:val="00A91D19"/>
    <w:rsid w:val="00A93C08"/>
    <w:rsid w:val="00A94B11"/>
    <w:rsid w:val="00A9575F"/>
    <w:rsid w:val="00AA1DA9"/>
    <w:rsid w:val="00AA270F"/>
    <w:rsid w:val="00AA2718"/>
    <w:rsid w:val="00AA2A6C"/>
    <w:rsid w:val="00AA6455"/>
    <w:rsid w:val="00AA6C68"/>
    <w:rsid w:val="00AB17B5"/>
    <w:rsid w:val="00AB2048"/>
    <w:rsid w:val="00AB2DDB"/>
    <w:rsid w:val="00AB7372"/>
    <w:rsid w:val="00AB79A9"/>
    <w:rsid w:val="00AB7AEF"/>
    <w:rsid w:val="00AC0000"/>
    <w:rsid w:val="00AC20CA"/>
    <w:rsid w:val="00AC24E0"/>
    <w:rsid w:val="00AC3AE7"/>
    <w:rsid w:val="00AC5AB3"/>
    <w:rsid w:val="00AC6FA6"/>
    <w:rsid w:val="00AC7C6E"/>
    <w:rsid w:val="00AD04A1"/>
    <w:rsid w:val="00AD29E6"/>
    <w:rsid w:val="00AE363A"/>
    <w:rsid w:val="00AE4F32"/>
    <w:rsid w:val="00AE586D"/>
    <w:rsid w:val="00AE58C9"/>
    <w:rsid w:val="00AE5C22"/>
    <w:rsid w:val="00AE6220"/>
    <w:rsid w:val="00AE6A52"/>
    <w:rsid w:val="00AE700E"/>
    <w:rsid w:val="00AF4F8F"/>
    <w:rsid w:val="00AF5DF1"/>
    <w:rsid w:val="00B049CF"/>
    <w:rsid w:val="00B06E0F"/>
    <w:rsid w:val="00B07313"/>
    <w:rsid w:val="00B154F5"/>
    <w:rsid w:val="00B1567F"/>
    <w:rsid w:val="00B173D0"/>
    <w:rsid w:val="00B17F33"/>
    <w:rsid w:val="00B20682"/>
    <w:rsid w:val="00B20AA6"/>
    <w:rsid w:val="00B22B65"/>
    <w:rsid w:val="00B23FFB"/>
    <w:rsid w:val="00B24796"/>
    <w:rsid w:val="00B3254C"/>
    <w:rsid w:val="00B32717"/>
    <w:rsid w:val="00B33C2E"/>
    <w:rsid w:val="00B3734B"/>
    <w:rsid w:val="00B37C9A"/>
    <w:rsid w:val="00B37E50"/>
    <w:rsid w:val="00B40277"/>
    <w:rsid w:val="00B4157A"/>
    <w:rsid w:val="00B43CAD"/>
    <w:rsid w:val="00B44949"/>
    <w:rsid w:val="00B5050B"/>
    <w:rsid w:val="00B52153"/>
    <w:rsid w:val="00B53353"/>
    <w:rsid w:val="00B55F46"/>
    <w:rsid w:val="00B574E0"/>
    <w:rsid w:val="00B57BF0"/>
    <w:rsid w:val="00B61E4E"/>
    <w:rsid w:val="00B6211E"/>
    <w:rsid w:val="00B62C3D"/>
    <w:rsid w:val="00B6757E"/>
    <w:rsid w:val="00B67C69"/>
    <w:rsid w:val="00B73280"/>
    <w:rsid w:val="00B736FB"/>
    <w:rsid w:val="00B755C2"/>
    <w:rsid w:val="00B80182"/>
    <w:rsid w:val="00B80A4D"/>
    <w:rsid w:val="00B81678"/>
    <w:rsid w:val="00B82BB5"/>
    <w:rsid w:val="00B86D57"/>
    <w:rsid w:val="00B87211"/>
    <w:rsid w:val="00B879CC"/>
    <w:rsid w:val="00B9122A"/>
    <w:rsid w:val="00B923AB"/>
    <w:rsid w:val="00B9306F"/>
    <w:rsid w:val="00B9418C"/>
    <w:rsid w:val="00B94B46"/>
    <w:rsid w:val="00B9597C"/>
    <w:rsid w:val="00B95E95"/>
    <w:rsid w:val="00B969C7"/>
    <w:rsid w:val="00B97057"/>
    <w:rsid w:val="00BA0606"/>
    <w:rsid w:val="00BA0906"/>
    <w:rsid w:val="00BA12A1"/>
    <w:rsid w:val="00BA1F67"/>
    <w:rsid w:val="00BA2285"/>
    <w:rsid w:val="00BA23D6"/>
    <w:rsid w:val="00BB1882"/>
    <w:rsid w:val="00BB2457"/>
    <w:rsid w:val="00BB3060"/>
    <w:rsid w:val="00BB3D46"/>
    <w:rsid w:val="00BB72A5"/>
    <w:rsid w:val="00BC1230"/>
    <w:rsid w:val="00BC1458"/>
    <w:rsid w:val="00BC16B6"/>
    <w:rsid w:val="00BC3076"/>
    <w:rsid w:val="00BC3D31"/>
    <w:rsid w:val="00BC43CB"/>
    <w:rsid w:val="00BC506F"/>
    <w:rsid w:val="00BC7193"/>
    <w:rsid w:val="00BD09DA"/>
    <w:rsid w:val="00BD1FB4"/>
    <w:rsid w:val="00BE09E7"/>
    <w:rsid w:val="00BE23EA"/>
    <w:rsid w:val="00BE2A94"/>
    <w:rsid w:val="00BE7C3C"/>
    <w:rsid w:val="00C002E3"/>
    <w:rsid w:val="00C01D06"/>
    <w:rsid w:val="00C03C33"/>
    <w:rsid w:val="00C05343"/>
    <w:rsid w:val="00C1011F"/>
    <w:rsid w:val="00C1226D"/>
    <w:rsid w:val="00C12652"/>
    <w:rsid w:val="00C172FA"/>
    <w:rsid w:val="00C20C12"/>
    <w:rsid w:val="00C228A3"/>
    <w:rsid w:val="00C25613"/>
    <w:rsid w:val="00C32E89"/>
    <w:rsid w:val="00C330C1"/>
    <w:rsid w:val="00C3378F"/>
    <w:rsid w:val="00C33878"/>
    <w:rsid w:val="00C338E6"/>
    <w:rsid w:val="00C35BC9"/>
    <w:rsid w:val="00C3702D"/>
    <w:rsid w:val="00C40745"/>
    <w:rsid w:val="00C41C74"/>
    <w:rsid w:val="00C429CE"/>
    <w:rsid w:val="00C44D73"/>
    <w:rsid w:val="00C4573D"/>
    <w:rsid w:val="00C46F18"/>
    <w:rsid w:val="00C54F31"/>
    <w:rsid w:val="00C5694D"/>
    <w:rsid w:val="00C6049E"/>
    <w:rsid w:val="00C626BD"/>
    <w:rsid w:val="00C65769"/>
    <w:rsid w:val="00C65D74"/>
    <w:rsid w:val="00C710B6"/>
    <w:rsid w:val="00C72363"/>
    <w:rsid w:val="00C74808"/>
    <w:rsid w:val="00C7568D"/>
    <w:rsid w:val="00C80554"/>
    <w:rsid w:val="00C84EB6"/>
    <w:rsid w:val="00C8575D"/>
    <w:rsid w:val="00C9290D"/>
    <w:rsid w:val="00C92C21"/>
    <w:rsid w:val="00C933DB"/>
    <w:rsid w:val="00C935FA"/>
    <w:rsid w:val="00C943A4"/>
    <w:rsid w:val="00C97473"/>
    <w:rsid w:val="00CA0676"/>
    <w:rsid w:val="00CA1794"/>
    <w:rsid w:val="00CA2397"/>
    <w:rsid w:val="00CA2F2D"/>
    <w:rsid w:val="00CA3233"/>
    <w:rsid w:val="00CA3459"/>
    <w:rsid w:val="00CA43BF"/>
    <w:rsid w:val="00CA6036"/>
    <w:rsid w:val="00CA7464"/>
    <w:rsid w:val="00CA75D9"/>
    <w:rsid w:val="00CA7901"/>
    <w:rsid w:val="00CB2150"/>
    <w:rsid w:val="00CB47FD"/>
    <w:rsid w:val="00CC3F10"/>
    <w:rsid w:val="00CC50EF"/>
    <w:rsid w:val="00CC72A3"/>
    <w:rsid w:val="00CC7B8B"/>
    <w:rsid w:val="00CD1F9A"/>
    <w:rsid w:val="00CD4907"/>
    <w:rsid w:val="00CD4C29"/>
    <w:rsid w:val="00CD5933"/>
    <w:rsid w:val="00CE20BA"/>
    <w:rsid w:val="00CE42B4"/>
    <w:rsid w:val="00CE4CF2"/>
    <w:rsid w:val="00CE63F1"/>
    <w:rsid w:val="00CF1CE8"/>
    <w:rsid w:val="00CF6BB5"/>
    <w:rsid w:val="00CF7883"/>
    <w:rsid w:val="00D00E78"/>
    <w:rsid w:val="00D02E92"/>
    <w:rsid w:val="00D05C47"/>
    <w:rsid w:val="00D129E9"/>
    <w:rsid w:val="00D14459"/>
    <w:rsid w:val="00D16137"/>
    <w:rsid w:val="00D17707"/>
    <w:rsid w:val="00D2100C"/>
    <w:rsid w:val="00D22D68"/>
    <w:rsid w:val="00D258BF"/>
    <w:rsid w:val="00D3019A"/>
    <w:rsid w:val="00D34711"/>
    <w:rsid w:val="00D36B5A"/>
    <w:rsid w:val="00D3749B"/>
    <w:rsid w:val="00D37B7D"/>
    <w:rsid w:val="00D37E97"/>
    <w:rsid w:val="00D446CA"/>
    <w:rsid w:val="00D450F3"/>
    <w:rsid w:val="00D54B5C"/>
    <w:rsid w:val="00D54F1E"/>
    <w:rsid w:val="00D565F6"/>
    <w:rsid w:val="00D566E1"/>
    <w:rsid w:val="00D56F1B"/>
    <w:rsid w:val="00D57928"/>
    <w:rsid w:val="00D6024A"/>
    <w:rsid w:val="00D61593"/>
    <w:rsid w:val="00D646BC"/>
    <w:rsid w:val="00D65028"/>
    <w:rsid w:val="00D65727"/>
    <w:rsid w:val="00D66523"/>
    <w:rsid w:val="00D66B12"/>
    <w:rsid w:val="00D736A0"/>
    <w:rsid w:val="00D74C78"/>
    <w:rsid w:val="00D7505C"/>
    <w:rsid w:val="00D80185"/>
    <w:rsid w:val="00D8055A"/>
    <w:rsid w:val="00D806FE"/>
    <w:rsid w:val="00D81B2A"/>
    <w:rsid w:val="00D82C5A"/>
    <w:rsid w:val="00D8360F"/>
    <w:rsid w:val="00D836F4"/>
    <w:rsid w:val="00D837AB"/>
    <w:rsid w:val="00D83A45"/>
    <w:rsid w:val="00D85166"/>
    <w:rsid w:val="00D8689F"/>
    <w:rsid w:val="00D870BC"/>
    <w:rsid w:val="00D91AD7"/>
    <w:rsid w:val="00D9395F"/>
    <w:rsid w:val="00D93E5B"/>
    <w:rsid w:val="00D96AB3"/>
    <w:rsid w:val="00D97A41"/>
    <w:rsid w:val="00DA2E35"/>
    <w:rsid w:val="00DA36CB"/>
    <w:rsid w:val="00DA4BF9"/>
    <w:rsid w:val="00DA626B"/>
    <w:rsid w:val="00DA70FA"/>
    <w:rsid w:val="00DB0409"/>
    <w:rsid w:val="00DB0EFE"/>
    <w:rsid w:val="00DB2444"/>
    <w:rsid w:val="00DB62A2"/>
    <w:rsid w:val="00DB7C3D"/>
    <w:rsid w:val="00DC0141"/>
    <w:rsid w:val="00DC0E7A"/>
    <w:rsid w:val="00DC0FC0"/>
    <w:rsid w:val="00DC1652"/>
    <w:rsid w:val="00DC2B21"/>
    <w:rsid w:val="00DC3D10"/>
    <w:rsid w:val="00DC46F8"/>
    <w:rsid w:val="00DC6A6B"/>
    <w:rsid w:val="00DC7D51"/>
    <w:rsid w:val="00DD0728"/>
    <w:rsid w:val="00DD12F2"/>
    <w:rsid w:val="00DD32AB"/>
    <w:rsid w:val="00DD39EC"/>
    <w:rsid w:val="00DD485C"/>
    <w:rsid w:val="00DD4DD0"/>
    <w:rsid w:val="00DD57C4"/>
    <w:rsid w:val="00DD68BB"/>
    <w:rsid w:val="00DD7362"/>
    <w:rsid w:val="00DD7FB9"/>
    <w:rsid w:val="00DE0DD5"/>
    <w:rsid w:val="00DE1324"/>
    <w:rsid w:val="00DE1F41"/>
    <w:rsid w:val="00DE24E6"/>
    <w:rsid w:val="00DE3914"/>
    <w:rsid w:val="00DE3B95"/>
    <w:rsid w:val="00DF4C01"/>
    <w:rsid w:val="00DF693C"/>
    <w:rsid w:val="00E0592E"/>
    <w:rsid w:val="00E107C2"/>
    <w:rsid w:val="00E120F5"/>
    <w:rsid w:val="00E15CFC"/>
    <w:rsid w:val="00E17854"/>
    <w:rsid w:val="00E22B43"/>
    <w:rsid w:val="00E25EF0"/>
    <w:rsid w:val="00E309DB"/>
    <w:rsid w:val="00E30FEA"/>
    <w:rsid w:val="00E32FB3"/>
    <w:rsid w:val="00E331D9"/>
    <w:rsid w:val="00E34348"/>
    <w:rsid w:val="00E35176"/>
    <w:rsid w:val="00E36656"/>
    <w:rsid w:val="00E36758"/>
    <w:rsid w:val="00E40521"/>
    <w:rsid w:val="00E4064A"/>
    <w:rsid w:val="00E407A6"/>
    <w:rsid w:val="00E42B29"/>
    <w:rsid w:val="00E42BEC"/>
    <w:rsid w:val="00E4740D"/>
    <w:rsid w:val="00E47CFF"/>
    <w:rsid w:val="00E519F6"/>
    <w:rsid w:val="00E51B20"/>
    <w:rsid w:val="00E52617"/>
    <w:rsid w:val="00E56539"/>
    <w:rsid w:val="00E60D47"/>
    <w:rsid w:val="00E61CD3"/>
    <w:rsid w:val="00E61E7F"/>
    <w:rsid w:val="00E621B5"/>
    <w:rsid w:val="00E64CC9"/>
    <w:rsid w:val="00E6539D"/>
    <w:rsid w:val="00E70655"/>
    <w:rsid w:val="00E71F6E"/>
    <w:rsid w:val="00E7213D"/>
    <w:rsid w:val="00E72859"/>
    <w:rsid w:val="00E72FBB"/>
    <w:rsid w:val="00E81D38"/>
    <w:rsid w:val="00E83BE1"/>
    <w:rsid w:val="00E86CD0"/>
    <w:rsid w:val="00E915D8"/>
    <w:rsid w:val="00E922C9"/>
    <w:rsid w:val="00E93EBF"/>
    <w:rsid w:val="00E96F65"/>
    <w:rsid w:val="00E972A5"/>
    <w:rsid w:val="00E976A8"/>
    <w:rsid w:val="00EA01B7"/>
    <w:rsid w:val="00EA5AF0"/>
    <w:rsid w:val="00EA6E1F"/>
    <w:rsid w:val="00EA7DFA"/>
    <w:rsid w:val="00EB3D58"/>
    <w:rsid w:val="00EB5340"/>
    <w:rsid w:val="00EB7476"/>
    <w:rsid w:val="00EB770C"/>
    <w:rsid w:val="00EB7E2F"/>
    <w:rsid w:val="00EC1D7D"/>
    <w:rsid w:val="00EC3244"/>
    <w:rsid w:val="00EC5C6D"/>
    <w:rsid w:val="00EC5CF6"/>
    <w:rsid w:val="00ED18BD"/>
    <w:rsid w:val="00ED1A36"/>
    <w:rsid w:val="00ED5CE9"/>
    <w:rsid w:val="00ED704D"/>
    <w:rsid w:val="00ED76E7"/>
    <w:rsid w:val="00EE08F2"/>
    <w:rsid w:val="00EE4439"/>
    <w:rsid w:val="00EE5120"/>
    <w:rsid w:val="00EE62C9"/>
    <w:rsid w:val="00EE6821"/>
    <w:rsid w:val="00EE6A43"/>
    <w:rsid w:val="00EE7A10"/>
    <w:rsid w:val="00EF0391"/>
    <w:rsid w:val="00EF4662"/>
    <w:rsid w:val="00EF59BC"/>
    <w:rsid w:val="00F0017C"/>
    <w:rsid w:val="00F00792"/>
    <w:rsid w:val="00F04934"/>
    <w:rsid w:val="00F055F7"/>
    <w:rsid w:val="00F06BD3"/>
    <w:rsid w:val="00F10ECC"/>
    <w:rsid w:val="00F12C97"/>
    <w:rsid w:val="00F14324"/>
    <w:rsid w:val="00F1693C"/>
    <w:rsid w:val="00F17F41"/>
    <w:rsid w:val="00F20C2B"/>
    <w:rsid w:val="00F21238"/>
    <w:rsid w:val="00F22E2B"/>
    <w:rsid w:val="00F24B46"/>
    <w:rsid w:val="00F257CD"/>
    <w:rsid w:val="00F25DB5"/>
    <w:rsid w:val="00F30EC2"/>
    <w:rsid w:val="00F33E7E"/>
    <w:rsid w:val="00F34996"/>
    <w:rsid w:val="00F36073"/>
    <w:rsid w:val="00F36C1A"/>
    <w:rsid w:val="00F36EDB"/>
    <w:rsid w:val="00F37457"/>
    <w:rsid w:val="00F37F07"/>
    <w:rsid w:val="00F41BED"/>
    <w:rsid w:val="00F42820"/>
    <w:rsid w:val="00F42F75"/>
    <w:rsid w:val="00F445C5"/>
    <w:rsid w:val="00F506A8"/>
    <w:rsid w:val="00F549D7"/>
    <w:rsid w:val="00F5735D"/>
    <w:rsid w:val="00F57474"/>
    <w:rsid w:val="00F57ADF"/>
    <w:rsid w:val="00F57C5F"/>
    <w:rsid w:val="00F6061A"/>
    <w:rsid w:val="00F6189F"/>
    <w:rsid w:val="00F6212C"/>
    <w:rsid w:val="00F63446"/>
    <w:rsid w:val="00F64D68"/>
    <w:rsid w:val="00F659C2"/>
    <w:rsid w:val="00F67A38"/>
    <w:rsid w:val="00F716DE"/>
    <w:rsid w:val="00F7326F"/>
    <w:rsid w:val="00F745BD"/>
    <w:rsid w:val="00F74C45"/>
    <w:rsid w:val="00F751DC"/>
    <w:rsid w:val="00F7582D"/>
    <w:rsid w:val="00F80243"/>
    <w:rsid w:val="00F81974"/>
    <w:rsid w:val="00F834AF"/>
    <w:rsid w:val="00F86FB1"/>
    <w:rsid w:val="00F8701B"/>
    <w:rsid w:val="00F871B7"/>
    <w:rsid w:val="00F8750A"/>
    <w:rsid w:val="00F920A9"/>
    <w:rsid w:val="00F940A0"/>
    <w:rsid w:val="00F94FDE"/>
    <w:rsid w:val="00F95114"/>
    <w:rsid w:val="00F97113"/>
    <w:rsid w:val="00FA16AB"/>
    <w:rsid w:val="00FA3C97"/>
    <w:rsid w:val="00FA5560"/>
    <w:rsid w:val="00FB29F5"/>
    <w:rsid w:val="00FB2E9B"/>
    <w:rsid w:val="00FB3320"/>
    <w:rsid w:val="00FB6CD1"/>
    <w:rsid w:val="00FB7C1E"/>
    <w:rsid w:val="00FC4DDE"/>
    <w:rsid w:val="00FC57A7"/>
    <w:rsid w:val="00FC5B76"/>
    <w:rsid w:val="00FC6F4E"/>
    <w:rsid w:val="00FD129E"/>
    <w:rsid w:val="00FD32D0"/>
    <w:rsid w:val="00FD4153"/>
    <w:rsid w:val="00FD43BB"/>
    <w:rsid w:val="00FE5D08"/>
    <w:rsid w:val="00FE7791"/>
    <w:rsid w:val="00FF20DF"/>
    <w:rsid w:val="00FF2D3C"/>
    <w:rsid w:val="00FF3D0A"/>
    <w:rsid w:val="00FF422B"/>
    <w:rsid w:val="00FF4588"/>
    <w:rsid w:val="00FF738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92FB03"/>
  <w14:defaultImageDpi w14:val="300"/>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6D28"/>
    <w:pPr>
      <w:ind w:firstLine="360"/>
    </w:pPr>
    <w:rPr>
      <w:rFonts w:asciiTheme="majorHAnsi" w:eastAsia="Times New Roman" w:hAnsiTheme="majorHAnsi" w:cstheme="majorHAnsi"/>
      <w:color w:val="000000"/>
      <w:sz w:val="20"/>
      <w:szCs w:val="20"/>
    </w:rPr>
  </w:style>
  <w:style w:type="paragraph" w:styleId="Heading1">
    <w:name w:val="heading 1"/>
    <w:basedOn w:val="Normal"/>
    <w:next w:val="Normal"/>
    <w:link w:val="Heading1Char"/>
    <w:uiPriority w:val="9"/>
    <w:qFormat/>
    <w:rsid w:val="00414539"/>
    <w:pPr>
      <w:ind w:firstLine="0"/>
      <w:outlineLvl w:val="0"/>
    </w:pPr>
    <w:rPr>
      <w:b/>
      <w:bCs/>
    </w:rPr>
  </w:style>
  <w:style w:type="paragraph" w:styleId="Heading2">
    <w:name w:val="heading 2"/>
    <w:basedOn w:val="Normal"/>
    <w:next w:val="Normal"/>
    <w:link w:val="Heading2Char"/>
    <w:uiPriority w:val="9"/>
    <w:unhideWhenUsed/>
    <w:qFormat/>
    <w:rsid w:val="00C46F18"/>
    <w:pPr>
      <w:outlineLvl w:val="1"/>
    </w:pPr>
    <w:rPr>
      <w:b/>
      <w:bCs/>
    </w:rPr>
  </w:style>
  <w:style w:type="paragraph" w:styleId="Heading3">
    <w:name w:val="heading 3"/>
    <w:basedOn w:val="Heading2"/>
    <w:next w:val="Normal"/>
    <w:link w:val="Heading3Char"/>
    <w:uiPriority w:val="9"/>
    <w:unhideWhenUsed/>
    <w:qFormat/>
    <w:rsid w:val="00E72FBB"/>
    <w:pPr>
      <w:outlineLvl w:val="2"/>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eastAsiaTheme="minorEastAsia" w:hAnsi="Arial" w:cs="Times New Roman"/>
      <w:b/>
      <w:color w:val="auto"/>
      <w:sz w:val="26"/>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B95E95"/>
    <w:pPr>
      <w:ind w:left="284" w:hanging="284"/>
    </w:pPr>
    <w:rPr>
      <w:rFonts w:ascii="Calibri" w:cs="Calibri"/>
    </w:rPr>
  </w:style>
  <w:style w:type="character" w:customStyle="1" w:styleId="Heading1Char">
    <w:name w:val="Heading 1 Char"/>
    <w:basedOn w:val="DefaultParagraphFont"/>
    <w:link w:val="Heading1"/>
    <w:uiPriority w:val="9"/>
    <w:rsid w:val="00414539"/>
    <w:rPr>
      <w:rFonts w:asciiTheme="majorHAnsi" w:eastAsia="Times New Roman" w:hAnsiTheme="majorHAnsi" w:cstheme="majorHAnsi"/>
      <w:b/>
      <w:bCs/>
      <w:color w:val="000000"/>
      <w:sz w:val="20"/>
      <w:szCs w:val="20"/>
    </w:rPr>
  </w:style>
  <w:style w:type="character" w:customStyle="1" w:styleId="Heading2Char">
    <w:name w:val="Heading 2 Char"/>
    <w:basedOn w:val="DefaultParagraphFont"/>
    <w:link w:val="Heading2"/>
    <w:uiPriority w:val="9"/>
    <w:rsid w:val="00C46F18"/>
    <w:rPr>
      <w:rFonts w:asciiTheme="majorHAnsi" w:eastAsia="Times New Roman" w:hAnsiTheme="majorHAnsi" w:cstheme="majorHAnsi"/>
      <w:b/>
      <w:bCs/>
      <w:color w:val="000000"/>
      <w:sz w:val="20"/>
      <w:szCs w:val="20"/>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 w:type="table" w:styleId="TableGrid">
    <w:name w:val="Table Grid"/>
    <w:basedOn w:val="TableNormal"/>
    <w:uiPriority w:val="59"/>
    <w:rsid w:val="00B62C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27CD4"/>
    <w:rPr>
      <w:rFonts w:ascii="Times New Roman" w:hAnsi="Times New Roman" w:cs="Times New Roman"/>
      <w:sz w:val="24"/>
      <w:szCs w:val="24"/>
    </w:rPr>
  </w:style>
  <w:style w:type="character" w:styleId="PlaceholderText">
    <w:name w:val="Placeholder Text"/>
    <w:basedOn w:val="DefaultParagraphFont"/>
    <w:uiPriority w:val="99"/>
    <w:semiHidden/>
    <w:rsid w:val="00364AB9"/>
    <w:rPr>
      <w:color w:val="808080"/>
    </w:rPr>
  </w:style>
  <w:style w:type="paragraph" w:styleId="Caption">
    <w:name w:val="caption"/>
    <w:basedOn w:val="Normal"/>
    <w:next w:val="Normal"/>
    <w:uiPriority w:val="35"/>
    <w:unhideWhenUsed/>
    <w:qFormat/>
    <w:rsid w:val="0059237F"/>
    <w:pPr>
      <w:spacing w:after="200"/>
    </w:pPr>
    <w:rPr>
      <w:i/>
      <w:iCs/>
      <w:color w:val="1F497D" w:themeColor="text2"/>
      <w:sz w:val="18"/>
      <w:szCs w:val="18"/>
    </w:rPr>
  </w:style>
  <w:style w:type="character" w:customStyle="1" w:styleId="Heading3Char">
    <w:name w:val="Heading 3 Char"/>
    <w:basedOn w:val="DefaultParagraphFont"/>
    <w:link w:val="Heading3"/>
    <w:uiPriority w:val="9"/>
    <w:rsid w:val="00E72FBB"/>
    <w:rPr>
      <w:rFonts w:asciiTheme="majorHAnsi" w:eastAsia="Times New Roman" w:hAnsiTheme="majorHAnsi" w:cstheme="majorHAnsi"/>
      <w:b/>
      <w:bCs/>
      <w:i/>
      <w:iCs/>
      <w:color w:val="000000"/>
      <w:sz w:val="20"/>
      <w:szCs w:val="20"/>
    </w:rPr>
  </w:style>
  <w:style w:type="character" w:styleId="UnresolvedMention">
    <w:name w:val="Unresolved Mention"/>
    <w:basedOn w:val="DefaultParagraphFont"/>
    <w:uiPriority w:val="99"/>
    <w:semiHidden/>
    <w:unhideWhenUsed/>
    <w:rsid w:val="000B4D42"/>
    <w:rPr>
      <w:color w:val="605E5C"/>
      <w:shd w:val="clear" w:color="auto" w:fill="E1DFDD"/>
    </w:rPr>
  </w:style>
  <w:style w:type="character" w:styleId="FollowedHyperlink">
    <w:name w:val="FollowedHyperlink"/>
    <w:basedOn w:val="DefaultParagraphFont"/>
    <w:uiPriority w:val="99"/>
    <w:semiHidden/>
    <w:unhideWhenUsed/>
    <w:rsid w:val="000B4D42"/>
    <w:rPr>
      <w:color w:val="800080" w:themeColor="followedHyperlink"/>
      <w:u w:val="single"/>
    </w:rPr>
  </w:style>
  <w:style w:type="paragraph" w:styleId="FootnoteText">
    <w:name w:val="footnote text"/>
    <w:basedOn w:val="Normal"/>
    <w:link w:val="FootnoteTextChar"/>
    <w:uiPriority w:val="99"/>
    <w:semiHidden/>
    <w:unhideWhenUsed/>
    <w:rsid w:val="007C23EB"/>
  </w:style>
  <w:style w:type="character" w:customStyle="1" w:styleId="FootnoteTextChar">
    <w:name w:val="Footnote Text Char"/>
    <w:basedOn w:val="DefaultParagraphFont"/>
    <w:link w:val="FootnoteText"/>
    <w:uiPriority w:val="99"/>
    <w:semiHidden/>
    <w:rsid w:val="007C23EB"/>
    <w:rPr>
      <w:rFonts w:asciiTheme="majorHAnsi" w:eastAsia="Times New Roman" w:hAnsiTheme="majorHAnsi" w:cstheme="majorHAnsi"/>
      <w:color w:val="000000"/>
      <w:sz w:val="20"/>
      <w:szCs w:val="20"/>
    </w:rPr>
  </w:style>
  <w:style w:type="character" w:styleId="FootnoteReference">
    <w:name w:val="footnote reference"/>
    <w:basedOn w:val="DefaultParagraphFont"/>
    <w:uiPriority w:val="99"/>
    <w:semiHidden/>
    <w:unhideWhenUsed/>
    <w:rsid w:val="007C23EB"/>
    <w:rPr>
      <w:vertAlign w:val="superscript"/>
    </w:rPr>
  </w:style>
  <w:style w:type="character" w:styleId="EndnoteReference">
    <w:name w:val="endnote reference"/>
    <w:basedOn w:val="DefaultParagraphFont"/>
    <w:uiPriority w:val="99"/>
    <w:semiHidden/>
    <w:unhideWhenUsed/>
    <w:rsid w:val="006C1CF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250545">
      <w:bodyDiv w:val="1"/>
      <w:marLeft w:val="0"/>
      <w:marRight w:val="0"/>
      <w:marTop w:val="0"/>
      <w:marBottom w:val="0"/>
      <w:divBdr>
        <w:top w:val="none" w:sz="0" w:space="0" w:color="auto"/>
        <w:left w:val="none" w:sz="0" w:space="0" w:color="auto"/>
        <w:bottom w:val="none" w:sz="0" w:space="0" w:color="auto"/>
        <w:right w:val="none" w:sz="0" w:space="0" w:color="auto"/>
      </w:divBdr>
    </w:div>
    <w:div w:id="437405723">
      <w:bodyDiv w:val="1"/>
      <w:marLeft w:val="0"/>
      <w:marRight w:val="0"/>
      <w:marTop w:val="0"/>
      <w:marBottom w:val="0"/>
      <w:divBdr>
        <w:top w:val="none" w:sz="0" w:space="0" w:color="auto"/>
        <w:left w:val="none" w:sz="0" w:space="0" w:color="auto"/>
        <w:bottom w:val="none" w:sz="0" w:space="0" w:color="auto"/>
        <w:right w:val="none" w:sz="0" w:space="0" w:color="auto"/>
      </w:divBdr>
    </w:div>
    <w:div w:id="571937449">
      <w:bodyDiv w:val="1"/>
      <w:marLeft w:val="0"/>
      <w:marRight w:val="0"/>
      <w:marTop w:val="0"/>
      <w:marBottom w:val="0"/>
      <w:divBdr>
        <w:top w:val="none" w:sz="0" w:space="0" w:color="auto"/>
        <w:left w:val="none" w:sz="0" w:space="0" w:color="auto"/>
        <w:bottom w:val="none" w:sz="0" w:space="0" w:color="auto"/>
        <w:right w:val="none" w:sz="0" w:space="0" w:color="auto"/>
      </w:divBdr>
      <w:divsChild>
        <w:div w:id="1851597884">
          <w:marLeft w:val="0"/>
          <w:marRight w:val="0"/>
          <w:marTop w:val="0"/>
          <w:marBottom w:val="0"/>
          <w:divBdr>
            <w:top w:val="none" w:sz="0" w:space="0" w:color="auto"/>
            <w:left w:val="none" w:sz="0" w:space="0" w:color="auto"/>
            <w:bottom w:val="none" w:sz="0" w:space="0" w:color="auto"/>
            <w:right w:val="none" w:sz="0" w:space="0" w:color="auto"/>
          </w:divBdr>
          <w:divsChild>
            <w:div w:id="110437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851306">
      <w:bodyDiv w:val="1"/>
      <w:marLeft w:val="0"/>
      <w:marRight w:val="0"/>
      <w:marTop w:val="0"/>
      <w:marBottom w:val="0"/>
      <w:divBdr>
        <w:top w:val="none" w:sz="0" w:space="0" w:color="auto"/>
        <w:left w:val="none" w:sz="0" w:space="0" w:color="auto"/>
        <w:bottom w:val="none" w:sz="0" w:space="0" w:color="auto"/>
        <w:right w:val="none" w:sz="0" w:space="0" w:color="auto"/>
      </w:divBdr>
      <w:divsChild>
        <w:div w:id="2041974129">
          <w:marLeft w:val="0"/>
          <w:marRight w:val="0"/>
          <w:marTop w:val="0"/>
          <w:marBottom w:val="0"/>
          <w:divBdr>
            <w:top w:val="none" w:sz="0" w:space="0" w:color="auto"/>
            <w:left w:val="none" w:sz="0" w:space="0" w:color="auto"/>
            <w:bottom w:val="none" w:sz="0" w:space="0" w:color="auto"/>
            <w:right w:val="none" w:sz="0" w:space="0" w:color="auto"/>
          </w:divBdr>
          <w:divsChild>
            <w:div w:id="28878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53554">
      <w:bodyDiv w:val="1"/>
      <w:marLeft w:val="0"/>
      <w:marRight w:val="0"/>
      <w:marTop w:val="0"/>
      <w:marBottom w:val="0"/>
      <w:divBdr>
        <w:top w:val="none" w:sz="0" w:space="0" w:color="auto"/>
        <w:left w:val="none" w:sz="0" w:space="0" w:color="auto"/>
        <w:bottom w:val="none" w:sz="0" w:space="0" w:color="auto"/>
        <w:right w:val="none" w:sz="0" w:space="0" w:color="auto"/>
      </w:divBdr>
      <w:divsChild>
        <w:div w:id="711921051">
          <w:marLeft w:val="0"/>
          <w:marRight w:val="0"/>
          <w:marTop w:val="0"/>
          <w:marBottom w:val="0"/>
          <w:divBdr>
            <w:top w:val="none" w:sz="0" w:space="0" w:color="auto"/>
            <w:left w:val="none" w:sz="0" w:space="0" w:color="auto"/>
            <w:bottom w:val="none" w:sz="0" w:space="0" w:color="auto"/>
            <w:right w:val="none" w:sz="0" w:space="0" w:color="auto"/>
          </w:divBdr>
        </w:div>
        <w:div w:id="1888451887">
          <w:marLeft w:val="0"/>
          <w:marRight w:val="0"/>
          <w:marTop w:val="0"/>
          <w:marBottom w:val="0"/>
          <w:divBdr>
            <w:top w:val="none" w:sz="0" w:space="0" w:color="auto"/>
            <w:left w:val="none" w:sz="0" w:space="0" w:color="auto"/>
            <w:bottom w:val="none" w:sz="0" w:space="0" w:color="auto"/>
            <w:right w:val="none" w:sz="0" w:space="0" w:color="auto"/>
          </w:divBdr>
        </w:div>
      </w:divsChild>
    </w:div>
    <w:div w:id="912084350">
      <w:bodyDiv w:val="1"/>
      <w:marLeft w:val="0"/>
      <w:marRight w:val="0"/>
      <w:marTop w:val="0"/>
      <w:marBottom w:val="0"/>
      <w:divBdr>
        <w:top w:val="none" w:sz="0" w:space="0" w:color="auto"/>
        <w:left w:val="none" w:sz="0" w:space="0" w:color="auto"/>
        <w:bottom w:val="none" w:sz="0" w:space="0" w:color="auto"/>
        <w:right w:val="none" w:sz="0" w:space="0" w:color="auto"/>
      </w:divBdr>
      <w:divsChild>
        <w:div w:id="1687440842">
          <w:marLeft w:val="0"/>
          <w:marRight w:val="0"/>
          <w:marTop w:val="0"/>
          <w:marBottom w:val="0"/>
          <w:divBdr>
            <w:top w:val="none" w:sz="0" w:space="0" w:color="auto"/>
            <w:left w:val="none" w:sz="0" w:space="0" w:color="auto"/>
            <w:bottom w:val="none" w:sz="0" w:space="0" w:color="auto"/>
            <w:right w:val="none" w:sz="0" w:space="0" w:color="auto"/>
          </w:divBdr>
        </w:div>
        <w:div w:id="1726641815">
          <w:marLeft w:val="0"/>
          <w:marRight w:val="0"/>
          <w:marTop w:val="0"/>
          <w:marBottom w:val="0"/>
          <w:divBdr>
            <w:top w:val="none" w:sz="0" w:space="0" w:color="auto"/>
            <w:left w:val="none" w:sz="0" w:space="0" w:color="auto"/>
            <w:bottom w:val="none" w:sz="0" w:space="0" w:color="auto"/>
            <w:right w:val="none" w:sz="0" w:space="0" w:color="auto"/>
          </w:divBdr>
        </w:div>
        <w:div w:id="421533806">
          <w:marLeft w:val="0"/>
          <w:marRight w:val="0"/>
          <w:marTop w:val="0"/>
          <w:marBottom w:val="0"/>
          <w:divBdr>
            <w:top w:val="none" w:sz="0" w:space="0" w:color="auto"/>
            <w:left w:val="none" w:sz="0" w:space="0" w:color="auto"/>
            <w:bottom w:val="none" w:sz="0" w:space="0" w:color="auto"/>
            <w:right w:val="none" w:sz="0" w:space="0" w:color="auto"/>
          </w:divBdr>
        </w:div>
        <w:div w:id="1176648875">
          <w:marLeft w:val="0"/>
          <w:marRight w:val="0"/>
          <w:marTop w:val="0"/>
          <w:marBottom w:val="0"/>
          <w:divBdr>
            <w:top w:val="none" w:sz="0" w:space="0" w:color="auto"/>
            <w:left w:val="none" w:sz="0" w:space="0" w:color="auto"/>
            <w:bottom w:val="none" w:sz="0" w:space="0" w:color="auto"/>
            <w:right w:val="none" w:sz="0" w:space="0" w:color="auto"/>
          </w:divBdr>
        </w:div>
        <w:div w:id="87164712">
          <w:marLeft w:val="0"/>
          <w:marRight w:val="0"/>
          <w:marTop w:val="0"/>
          <w:marBottom w:val="0"/>
          <w:divBdr>
            <w:top w:val="none" w:sz="0" w:space="0" w:color="auto"/>
            <w:left w:val="none" w:sz="0" w:space="0" w:color="auto"/>
            <w:bottom w:val="none" w:sz="0" w:space="0" w:color="auto"/>
            <w:right w:val="none" w:sz="0" w:space="0" w:color="auto"/>
          </w:divBdr>
        </w:div>
        <w:div w:id="478226549">
          <w:marLeft w:val="0"/>
          <w:marRight w:val="0"/>
          <w:marTop w:val="0"/>
          <w:marBottom w:val="0"/>
          <w:divBdr>
            <w:top w:val="none" w:sz="0" w:space="0" w:color="auto"/>
            <w:left w:val="none" w:sz="0" w:space="0" w:color="auto"/>
            <w:bottom w:val="none" w:sz="0" w:space="0" w:color="auto"/>
            <w:right w:val="none" w:sz="0" w:space="0" w:color="auto"/>
          </w:divBdr>
        </w:div>
      </w:divsChild>
    </w:div>
    <w:div w:id="1037971528">
      <w:bodyDiv w:val="1"/>
      <w:marLeft w:val="0"/>
      <w:marRight w:val="0"/>
      <w:marTop w:val="0"/>
      <w:marBottom w:val="0"/>
      <w:divBdr>
        <w:top w:val="none" w:sz="0" w:space="0" w:color="auto"/>
        <w:left w:val="none" w:sz="0" w:space="0" w:color="auto"/>
        <w:bottom w:val="none" w:sz="0" w:space="0" w:color="auto"/>
        <w:right w:val="none" w:sz="0" w:space="0" w:color="auto"/>
      </w:divBdr>
    </w:div>
    <w:div w:id="1336374160">
      <w:bodyDiv w:val="1"/>
      <w:marLeft w:val="0"/>
      <w:marRight w:val="0"/>
      <w:marTop w:val="0"/>
      <w:marBottom w:val="0"/>
      <w:divBdr>
        <w:top w:val="none" w:sz="0" w:space="0" w:color="auto"/>
        <w:left w:val="none" w:sz="0" w:space="0" w:color="auto"/>
        <w:bottom w:val="none" w:sz="0" w:space="0" w:color="auto"/>
        <w:right w:val="none" w:sz="0" w:space="0" w:color="auto"/>
      </w:divBdr>
    </w:div>
    <w:div w:id="1394506527">
      <w:bodyDiv w:val="1"/>
      <w:marLeft w:val="0"/>
      <w:marRight w:val="0"/>
      <w:marTop w:val="0"/>
      <w:marBottom w:val="0"/>
      <w:divBdr>
        <w:top w:val="none" w:sz="0" w:space="0" w:color="auto"/>
        <w:left w:val="none" w:sz="0" w:space="0" w:color="auto"/>
        <w:bottom w:val="none" w:sz="0" w:space="0" w:color="auto"/>
        <w:right w:val="none" w:sz="0" w:space="0" w:color="auto"/>
      </w:divBdr>
      <w:divsChild>
        <w:div w:id="446854925">
          <w:marLeft w:val="0"/>
          <w:marRight w:val="0"/>
          <w:marTop w:val="0"/>
          <w:marBottom w:val="0"/>
          <w:divBdr>
            <w:top w:val="none" w:sz="0" w:space="0" w:color="auto"/>
            <w:left w:val="none" w:sz="0" w:space="0" w:color="auto"/>
            <w:bottom w:val="none" w:sz="0" w:space="0" w:color="auto"/>
            <w:right w:val="none" w:sz="0" w:space="0" w:color="auto"/>
          </w:divBdr>
          <w:divsChild>
            <w:div w:id="343167566">
              <w:marLeft w:val="0"/>
              <w:marRight w:val="0"/>
              <w:marTop w:val="0"/>
              <w:marBottom w:val="0"/>
              <w:divBdr>
                <w:top w:val="none" w:sz="0" w:space="0" w:color="auto"/>
                <w:left w:val="none" w:sz="0" w:space="0" w:color="auto"/>
                <w:bottom w:val="none" w:sz="0" w:space="0" w:color="auto"/>
                <w:right w:val="none" w:sz="0" w:space="0" w:color="auto"/>
              </w:divBdr>
              <w:divsChild>
                <w:div w:id="75794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785646">
      <w:bodyDiv w:val="1"/>
      <w:marLeft w:val="0"/>
      <w:marRight w:val="0"/>
      <w:marTop w:val="0"/>
      <w:marBottom w:val="0"/>
      <w:divBdr>
        <w:top w:val="none" w:sz="0" w:space="0" w:color="auto"/>
        <w:left w:val="none" w:sz="0" w:space="0" w:color="auto"/>
        <w:bottom w:val="none" w:sz="0" w:space="0" w:color="auto"/>
        <w:right w:val="none" w:sz="0" w:space="0" w:color="auto"/>
      </w:divBdr>
    </w:div>
    <w:div w:id="1510758005">
      <w:bodyDiv w:val="1"/>
      <w:marLeft w:val="0"/>
      <w:marRight w:val="0"/>
      <w:marTop w:val="0"/>
      <w:marBottom w:val="0"/>
      <w:divBdr>
        <w:top w:val="none" w:sz="0" w:space="0" w:color="auto"/>
        <w:left w:val="none" w:sz="0" w:space="0" w:color="auto"/>
        <w:bottom w:val="none" w:sz="0" w:space="0" w:color="auto"/>
        <w:right w:val="none" w:sz="0" w:space="0" w:color="auto"/>
      </w:divBdr>
      <w:divsChild>
        <w:div w:id="1297490405">
          <w:marLeft w:val="0"/>
          <w:marRight w:val="0"/>
          <w:marTop w:val="0"/>
          <w:marBottom w:val="0"/>
          <w:divBdr>
            <w:top w:val="none" w:sz="0" w:space="0" w:color="auto"/>
            <w:left w:val="none" w:sz="0" w:space="0" w:color="auto"/>
            <w:bottom w:val="none" w:sz="0" w:space="0" w:color="auto"/>
            <w:right w:val="none" w:sz="0" w:space="0" w:color="auto"/>
          </w:divBdr>
          <w:divsChild>
            <w:div w:id="819884275">
              <w:marLeft w:val="0"/>
              <w:marRight w:val="0"/>
              <w:marTop w:val="0"/>
              <w:marBottom w:val="0"/>
              <w:divBdr>
                <w:top w:val="none" w:sz="0" w:space="0" w:color="auto"/>
                <w:left w:val="none" w:sz="0" w:space="0" w:color="auto"/>
                <w:bottom w:val="none" w:sz="0" w:space="0" w:color="auto"/>
                <w:right w:val="none" w:sz="0" w:space="0" w:color="auto"/>
              </w:divBdr>
              <w:divsChild>
                <w:div w:id="566840657">
                  <w:marLeft w:val="0"/>
                  <w:marRight w:val="0"/>
                  <w:marTop w:val="0"/>
                  <w:marBottom w:val="0"/>
                  <w:divBdr>
                    <w:top w:val="none" w:sz="0" w:space="0" w:color="auto"/>
                    <w:left w:val="none" w:sz="0" w:space="0" w:color="auto"/>
                    <w:bottom w:val="none" w:sz="0" w:space="0" w:color="auto"/>
                    <w:right w:val="none" w:sz="0" w:space="0" w:color="auto"/>
                  </w:divBdr>
                  <w:divsChild>
                    <w:div w:id="151745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8833040">
      <w:bodyDiv w:val="1"/>
      <w:marLeft w:val="0"/>
      <w:marRight w:val="0"/>
      <w:marTop w:val="0"/>
      <w:marBottom w:val="0"/>
      <w:divBdr>
        <w:top w:val="none" w:sz="0" w:space="0" w:color="auto"/>
        <w:left w:val="none" w:sz="0" w:space="0" w:color="auto"/>
        <w:bottom w:val="none" w:sz="0" w:space="0" w:color="auto"/>
        <w:right w:val="none" w:sz="0" w:space="0" w:color="auto"/>
      </w:divBdr>
    </w:div>
    <w:div w:id="1609506375">
      <w:bodyDiv w:val="1"/>
      <w:marLeft w:val="0"/>
      <w:marRight w:val="0"/>
      <w:marTop w:val="0"/>
      <w:marBottom w:val="0"/>
      <w:divBdr>
        <w:top w:val="none" w:sz="0" w:space="0" w:color="auto"/>
        <w:left w:val="none" w:sz="0" w:space="0" w:color="auto"/>
        <w:bottom w:val="none" w:sz="0" w:space="0" w:color="auto"/>
        <w:right w:val="none" w:sz="0" w:space="0" w:color="auto"/>
      </w:divBdr>
      <w:divsChild>
        <w:div w:id="949824046">
          <w:marLeft w:val="0"/>
          <w:marRight w:val="0"/>
          <w:marTop w:val="0"/>
          <w:marBottom w:val="0"/>
          <w:divBdr>
            <w:top w:val="none" w:sz="0" w:space="0" w:color="auto"/>
            <w:left w:val="none" w:sz="0" w:space="0" w:color="auto"/>
            <w:bottom w:val="none" w:sz="0" w:space="0" w:color="auto"/>
            <w:right w:val="none" w:sz="0" w:space="0" w:color="auto"/>
          </w:divBdr>
        </w:div>
        <w:div w:id="910580218">
          <w:marLeft w:val="0"/>
          <w:marRight w:val="0"/>
          <w:marTop w:val="0"/>
          <w:marBottom w:val="0"/>
          <w:divBdr>
            <w:top w:val="none" w:sz="0" w:space="0" w:color="auto"/>
            <w:left w:val="none" w:sz="0" w:space="0" w:color="auto"/>
            <w:bottom w:val="none" w:sz="0" w:space="0" w:color="auto"/>
            <w:right w:val="none" w:sz="0" w:space="0" w:color="auto"/>
          </w:divBdr>
        </w:div>
        <w:div w:id="1753548751">
          <w:marLeft w:val="0"/>
          <w:marRight w:val="0"/>
          <w:marTop w:val="0"/>
          <w:marBottom w:val="0"/>
          <w:divBdr>
            <w:top w:val="none" w:sz="0" w:space="0" w:color="auto"/>
            <w:left w:val="none" w:sz="0" w:space="0" w:color="auto"/>
            <w:bottom w:val="none" w:sz="0" w:space="0" w:color="auto"/>
            <w:right w:val="none" w:sz="0" w:space="0" w:color="auto"/>
          </w:divBdr>
        </w:div>
        <w:div w:id="351414649">
          <w:marLeft w:val="0"/>
          <w:marRight w:val="0"/>
          <w:marTop w:val="0"/>
          <w:marBottom w:val="0"/>
          <w:divBdr>
            <w:top w:val="none" w:sz="0" w:space="0" w:color="auto"/>
            <w:left w:val="none" w:sz="0" w:space="0" w:color="auto"/>
            <w:bottom w:val="none" w:sz="0" w:space="0" w:color="auto"/>
            <w:right w:val="none" w:sz="0" w:space="0" w:color="auto"/>
          </w:divBdr>
        </w:div>
        <w:div w:id="653140535">
          <w:marLeft w:val="0"/>
          <w:marRight w:val="0"/>
          <w:marTop w:val="0"/>
          <w:marBottom w:val="0"/>
          <w:divBdr>
            <w:top w:val="none" w:sz="0" w:space="0" w:color="auto"/>
            <w:left w:val="none" w:sz="0" w:space="0" w:color="auto"/>
            <w:bottom w:val="none" w:sz="0" w:space="0" w:color="auto"/>
            <w:right w:val="none" w:sz="0" w:space="0" w:color="auto"/>
          </w:divBdr>
        </w:div>
        <w:div w:id="420026402">
          <w:marLeft w:val="0"/>
          <w:marRight w:val="0"/>
          <w:marTop w:val="0"/>
          <w:marBottom w:val="0"/>
          <w:divBdr>
            <w:top w:val="none" w:sz="0" w:space="0" w:color="auto"/>
            <w:left w:val="none" w:sz="0" w:space="0" w:color="auto"/>
            <w:bottom w:val="none" w:sz="0" w:space="0" w:color="auto"/>
            <w:right w:val="none" w:sz="0" w:space="0" w:color="auto"/>
          </w:divBdr>
        </w:div>
        <w:div w:id="1364475316">
          <w:marLeft w:val="0"/>
          <w:marRight w:val="0"/>
          <w:marTop w:val="0"/>
          <w:marBottom w:val="0"/>
          <w:divBdr>
            <w:top w:val="none" w:sz="0" w:space="0" w:color="auto"/>
            <w:left w:val="none" w:sz="0" w:space="0" w:color="auto"/>
            <w:bottom w:val="none" w:sz="0" w:space="0" w:color="auto"/>
            <w:right w:val="none" w:sz="0" w:space="0" w:color="auto"/>
          </w:divBdr>
        </w:div>
        <w:div w:id="937981262">
          <w:marLeft w:val="0"/>
          <w:marRight w:val="0"/>
          <w:marTop w:val="0"/>
          <w:marBottom w:val="0"/>
          <w:divBdr>
            <w:top w:val="none" w:sz="0" w:space="0" w:color="auto"/>
            <w:left w:val="none" w:sz="0" w:space="0" w:color="auto"/>
            <w:bottom w:val="none" w:sz="0" w:space="0" w:color="auto"/>
            <w:right w:val="none" w:sz="0" w:space="0" w:color="auto"/>
          </w:divBdr>
        </w:div>
      </w:divsChild>
    </w:div>
    <w:div w:id="1702437360">
      <w:bodyDiv w:val="1"/>
      <w:marLeft w:val="0"/>
      <w:marRight w:val="0"/>
      <w:marTop w:val="0"/>
      <w:marBottom w:val="0"/>
      <w:divBdr>
        <w:top w:val="none" w:sz="0" w:space="0" w:color="auto"/>
        <w:left w:val="none" w:sz="0" w:space="0" w:color="auto"/>
        <w:bottom w:val="none" w:sz="0" w:space="0" w:color="auto"/>
        <w:right w:val="none" w:sz="0" w:space="0" w:color="auto"/>
      </w:divBdr>
    </w:div>
    <w:div w:id="1721322578">
      <w:bodyDiv w:val="1"/>
      <w:marLeft w:val="0"/>
      <w:marRight w:val="0"/>
      <w:marTop w:val="0"/>
      <w:marBottom w:val="0"/>
      <w:divBdr>
        <w:top w:val="none" w:sz="0" w:space="0" w:color="auto"/>
        <w:left w:val="none" w:sz="0" w:space="0" w:color="auto"/>
        <w:bottom w:val="none" w:sz="0" w:space="0" w:color="auto"/>
        <w:right w:val="none" w:sz="0" w:space="0" w:color="auto"/>
      </w:divBdr>
      <w:divsChild>
        <w:div w:id="430707303">
          <w:marLeft w:val="0"/>
          <w:marRight w:val="0"/>
          <w:marTop w:val="0"/>
          <w:marBottom w:val="0"/>
          <w:divBdr>
            <w:top w:val="none" w:sz="0" w:space="0" w:color="auto"/>
            <w:left w:val="none" w:sz="0" w:space="0" w:color="auto"/>
            <w:bottom w:val="none" w:sz="0" w:space="0" w:color="auto"/>
            <w:right w:val="none" w:sz="0" w:space="0" w:color="auto"/>
          </w:divBdr>
        </w:div>
        <w:div w:id="133105466">
          <w:marLeft w:val="0"/>
          <w:marRight w:val="0"/>
          <w:marTop w:val="0"/>
          <w:marBottom w:val="0"/>
          <w:divBdr>
            <w:top w:val="none" w:sz="0" w:space="0" w:color="auto"/>
            <w:left w:val="none" w:sz="0" w:space="0" w:color="auto"/>
            <w:bottom w:val="none" w:sz="0" w:space="0" w:color="auto"/>
            <w:right w:val="none" w:sz="0" w:space="0" w:color="auto"/>
          </w:divBdr>
        </w:div>
        <w:div w:id="1282152760">
          <w:marLeft w:val="0"/>
          <w:marRight w:val="0"/>
          <w:marTop w:val="0"/>
          <w:marBottom w:val="0"/>
          <w:divBdr>
            <w:top w:val="none" w:sz="0" w:space="0" w:color="auto"/>
            <w:left w:val="none" w:sz="0" w:space="0" w:color="auto"/>
            <w:bottom w:val="none" w:sz="0" w:space="0" w:color="auto"/>
            <w:right w:val="none" w:sz="0" w:space="0" w:color="auto"/>
          </w:divBdr>
        </w:div>
        <w:div w:id="147483204">
          <w:marLeft w:val="0"/>
          <w:marRight w:val="0"/>
          <w:marTop w:val="0"/>
          <w:marBottom w:val="0"/>
          <w:divBdr>
            <w:top w:val="none" w:sz="0" w:space="0" w:color="auto"/>
            <w:left w:val="none" w:sz="0" w:space="0" w:color="auto"/>
            <w:bottom w:val="none" w:sz="0" w:space="0" w:color="auto"/>
            <w:right w:val="none" w:sz="0" w:space="0" w:color="auto"/>
          </w:divBdr>
        </w:div>
      </w:divsChild>
    </w:div>
    <w:div w:id="1939025607">
      <w:bodyDiv w:val="1"/>
      <w:marLeft w:val="0"/>
      <w:marRight w:val="0"/>
      <w:marTop w:val="0"/>
      <w:marBottom w:val="0"/>
      <w:divBdr>
        <w:top w:val="none" w:sz="0" w:space="0" w:color="auto"/>
        <w:left w:val="none" w:sz="0" w:space="0" w:color="auto"/>
        <w:bottom w:val="none" w:sz="0" w:space="0" w:color="auto"/>
        <w:right w:val="none" w:sz="0" w:space="0" w:color="auto"/>
      </w:divBdr>
      <w:divsChild>
        <w:div w:id="1307008603">
          <w:marLeft w:val="0"/>
          <w:marRight w:val="0"/>
          <w:marTop w:val="0"/>
          <w:marBottom w:val="0"/>
          <w:divBdr>
            <w:top w:val="none" w:sz="0" w:space="0" w:color="auto"/>
            <w:left w:val="none" w:sz="0" w:space="0" w:color="auto"/>
            <w:bottom w:val="none" w:sz="0" w:space="0" w:color="auto"/>
            <w:right w:val="none" w:sz="0" w:space="0" w:color="auto"/>
          </w:divBdr>
          <w:divsChild>
            <w:div w:id="31839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94F73-804E-7F47-8C61-7355FF5C8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7</TotalTime>
  <Pages>12</Pages>
  <Words>12708</Words>
  <Characters>72441</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ogen</dc:creator>
  <cp:keywords/>
  <dc:description/>
  <cp:lastModifiedBy>Hussey, Ian (PSY)</cp:lastModifiedBy>
  <cp:revision>1834</cp:revision>
  <dcterms:created xsi:type="dcterms:W3CDTF">2022-08-11T11:20:00Z</dcterms:created>
  <dcterms:modified xsi:type="dcterms:W3CDTF">2024-02-16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lxwzJ77"/&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